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05708D" w14:textId="77777777" w:rsidR="006E2E2C" w:rsidRDefault="006E2E2C" w:rsidP="00F75551">
      <w:pPr>
        <w:spacing w:line="480" w:lineRule="auto"/>
      </w:pPr>
      <w:r>
        <w:t>ABSTRACT</w:t>
      </w:r>
    </w:p>
    <w:p w14:paraId="79BBC150" w14:textId="3E21177F" w:rsidR="00441B1D" w:rsidRPr="00441B1D" w:rsidRDefault="00441B1D" w:rsidP="00F75551">
      <w:pPr>
        <w:spacing w:line="480" w:lineRule="auto"/>
      </w:pPr>
      <w:commentRangeStart w:id="0"/>
      <w:commentRangeStart w:id="1"/>
      <w:r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Australia is the most </w:t>
      </w:r>
      <w:proofErr w:type="spellStart"/>
      <w:r w:rsidRPr="00441B1D">
        <w:t>hydrologically</w:t>
      </w:r>
      <w:proofErr w:type="spellEnd"/>
      <w:r w:rsidRPr="00441B1D">
        <w:t xml:space="preserve"> variable continent on the planet, and so offers a unique </w:t>
      </w:r>
      <w:r w:rsidR="00D81CEC">
        <w:t>environment</w:t>
      </w:r>
      <w:r w:rsidR="00D81CEC" w:rsidRPr="00441B1D">
        <w:t xml:space="preserve"> </w:t>
      </w:r>
      <w:r w:rsidRPr="00441B1D">
        <w:t xml:space="preserve">within which to test ideas about how hydrology influences diversity within vegetation communities. </w:t>
      </w:r>
    </w:p>
    <w:p w14:paraId="32F41013" w14:textId="77777777" w:rsidR="00441B1D" w:rsidRPr="00441B1D" w:rsidRDefault="00441B1D" w:rsidP="00F75551">
      <w:pPr>
        <w:spacing w:line="480" w:lineRule="auto"/>
      </w:pPr>
      <w:r w:rsidRPr="00441B1D">
        <w:t>To this end, we collected data on species abundance, quantitative plant functional traits and hydrology from 15</w:t>
      </w:r>
      <w:r w:rsidR="00453E87">
        <w:t xml:space="preserve"> sites distributed across south-</w:t>
      </w:r>
      <w:r w:rsidRPr="00441B1D">
        <w:t>eastern Australia. This study asked two questions: 1.) is functional diversity related to frequency and magnitude of flooding disturbance, and 2.) is functional diversity related to variability in seasonal water availability within the riparian zone?</w:t>
      </w:r>
    </w:p>
    <w:p w14:paraId="58198609" w14:textId="2B07C86E" w:rsidR="00441B1D" w:rsidRPr="00441B1D" w:rsidRDefault="00441B1D" w:rsidP="00F75551">
      <w:pPr>
        <w:spacing w:line="480" w:lineRule="auto"/>
      </w:pPr>
      <w:r w:rsidRPr="00441B1D">
        <w:t>We were able to confirm that metrics describing both flooding disturbance and patterns of water availability exhibit strong relationships with functional diversity within riparian vegetation communities of south</w:t>
      </w:r>
      <w:r w:rsidR="00453E87">
        <w:t>-</w:t>
      </w:r>
      <w:r w:rsidRPr="00441B1D">
        <w:t>eastern Australia. The key finding of this study is functional heterogeneity in these systems tends to be associated with variability in hydrological conditions</w:t>
      </w:r>
      <w:r>
        <w:t xml:space="preserve"> and </w:t>
      </w:r>
      <w:r w:rsidR="00A80E93" w:rsidRPr="00441B1D">
        <w:t xml:space="preserve">the intensity of </w:t>
      </w:r>
      <w:r>
        <w:t xml:space="preserve">rare, </w:t>
      </w:r>
      <w:r w:rsidRPr="00441B1D">
        <w:t xml:space="preserve">high magnitude flooding events, rather than </w:t>
      </w:r>
      <w:r w:rsidR="00A41779">
        <w:t>average</w:t>
      </w:r>
      <w:r w:rsidR="00A41779" w:rsidRPr="00441B1D">
        <w:t xml:space="preserve"> </w:t>
      </w:r>
      <w:r w:rsidRPr="00441B1D">
        <w:t>patterns of flow.</w:t>
      </w:r>
    </w:p>
    <w:p w14:paraId="6637FF01" w14:textId="1D105CD1" w:rsidR="00441B1D" w:rsidRPr="00441B1D" w:rsidRDefault="00441B1D" w:rsidP="00F75551">
      <w:pPr>
        <w:spacing w:line="480" w:lineRule="auto"/>
      </w:pPr>
      <w:r w:rsidRPr="00441B1D">
        <w:t xml:space="preserve">Our study highlights the importance of extreme flooding events and </w:t>
      </w:r>
      <w:r w:rsidR="00D81CEC">
        <w:t xml:space="preserve">temporal </w:t>
      </w:r>
      <w:r w:rsidRPr="00441B1D">
        <w:t xml:space="preserve">patterns of water availability as determinants of </w:t>
      </w:r>
      <w:r w:rsidR="00D81CEC">
        <w:t>diversity</w:t>
      </w:r>
      <w:r w:rsidRPr="00441B1D">
        <w:t xml:space="preserve"> in riparian vegetation. These relationships may have significant consequences for plant communities experiencing alterations to hydrology caused by anthropogenic flow modification and the changing climate. </w:t>
      </w:r>
      <w:commentRangeEnd w:id="0"/>
      <w:r>
        <w:rPr>
          <w:rStyle w:val="CommentReference"/>
          <w:rFonts w:eastAsia="MS Mincho"/>
        </w:rPr>
        <w:commentReference w:id="0"/>
      </w:r>
      <w:commentRangeEnd w:id="1"/>
      <w:r w:rsidR="00D81CEC">
        <w:rPr>
          <w:rStyle w:val="CommentReference"/>
          <w:rFonts w:eastAsia="MS Mincho"/>
        </w:rPr>
        <w:commentReference w:id="1"/>
      </w:r>
    </w:p>
    <w:p w14:paraId="0D3EAD3F" w14:textId="77777777" w:rsidR="00441B1D" w:rsidRDefault="00441B1D" w:rsidP="00F75551">
      <w:pPr>
        <w:spacing w:line="480" w:lineRule="auto"/>
      </w:pPr>
    </w:p>
    <w:p w14:paraId="3889023C" w14:textId="77777777" w:rsidR="006E2E2C" w:rsidRDefault="006E2E2C" w:rsidP="00F75551">
      <w:pPr>
        <w:spacing w:line="480" w:lineRule="auto"/>
      </w:pPr>
    </w:p>
    <w:p w14:paraId="7B27820C" w14:textId="77777777" w:rsidR="00441B1D" w:rsidRDefault="00441B1D" w:rsidP="00F75551">
      <w:pPr>
        <w:spacing w:line="480" w:lineRule="auto"/>
      </w:pPr>
    </w:p>
    <w:p w14:paraId="35B506CA" w14:textId="77777777" w:rsidR="006E2E2C" w:rsidRDefault="006E2E2C" w:rsidP="00F75551">
      <w:pPr>
        <w:spacing w:line="480" w:lineRule="auto"/>
      </w:pPr>
    </w:p>
    <w:p w14:paraId="5B6A7409" w14:textId="77777777" w:rsidR="0017691C" w:rsidRDefault="0017691C" w:rsidP="00F75551">
      <w:pPr>
        <w:spacing w:line="480" w:lineRule="auto"/>
      </w:pPr>
      <w:commentRangeStart w:id="2"/>
      <w:r>
        <w:lastRenderedPageBreak/>
        <w:t>INTRODUCTION</w:t>
      </w:r>
      <w:commentRangeEnd w:id="2"/>
      <w:r w:rsidR="00A06BFA">
        <w:rPr>
          <w:rStyle w:val="CommentReference"/>
          <w:rFonts w:eastAsia="MS Mincho"/>
        </w:rPr>
        <w:commentReference w:id="2"/>
      </w:r>
    </w:p>
    <w:p w14:paraId="1DF26E57" w14:textId="06A078E9" w:rsidR="0017691C" w:rsidRDefault="0017691C" w:rsidP="00F75551">
      <w:pPr>
        <w:spacing w:line="480" w:lineRule="auto"/>
        <w:jc w:val="both"/>
      </w:pPr>
      <w:r>
        <w:t xml:space="preserve">Riparian ecosystems are biophysically complex and highly diverse taxonomically, structurally and functionally </w:t>
      </w:r>
      <w:r w:rsidR="00A92656">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A92656">
        <w:fldChar w:fldCharType="separate"/>
      </w:r>
      <w:r w:rsidRPr="00214E4B">
        <w:rPr>
          <w:noProof/>
        </w:rPr>
        <w:t>(Naiman, Decamps &amp; Pollock 1993; Poff 2002; Nilsson &amp; Svedmark 2002)</w:t>
      </w:r>
      <w:r w:rsidR="00A92656">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commentRangeStart w:id="3"/>
      <w:proofErr w:type="spellStart"/>
      <w:r>
        <w:t>hydrologies</w:t>
      </w:r>
      <w:commentRangeEnd w:id="3"/>
      <w:proofErr w:type="spellEnd"/>
      <w:r w:rsidR="00A808FA">
        <w:rPr>
          <w:rStyle w:val="CommentReference"/>
          <w:rFonts w:eastAsia="MS Mincho"/>
        </w:rPr>
        <w:commentReference w:id="3"/>
      </w:r>
      <w:r>
        <w:t xml:space="preserve">,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79D298D0" w14:textId="3EA4F4C0"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 In riparian environments, it is this intrinsic environmental heterogeneity which fosters structural, taxonomic and functional heterogeneity within vegetation communities </w:t>
      </w:r>
      <w:r w:rsidR="00A92656">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A92656">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A92656">
        <w:fldChar w:fldCharType="end"/>
      </w:r>
      <w:r w:rsidR="0017691C">
        <w:t xml:space="preserve">. Local hydrology is widely considered to b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A92656">
        <w:fldChar w:fldCharType="begin" w:fldLock="1"/>
      </w:r>
      <w:r w:rsidR="007F1B56">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A92656">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A92656">
        <w:fldChar w:fldCharType="end"/>
      </w:r>
      <w:r w:rsidR="0017691C" w:rsidRPr="008C48F0">
        <w:t>.</w:t>
      </w:r>
      <w:r w:rsidR="0017691C">
        <w:t xml:space="preserve"> Flooding may retard competitive exclusion by resetting the patch structure of parts of the landscape, and thereby enhance diversity </w:t>
      </w:r>
      <w:r w:rsidR="00A92656">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A92656">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A92656">
        <w:fldChar w:fldCharType="end"/>
      </w:r>
      <w:r w:rsidR="0017691C">
        <w:t xml:space="preserve">, or constrain assemblages to species which have ecological strategies adapted to flooding, thereby decreasing diversity </w:t>
      </w:r>
      <w:r w:rsidR="00A92656" w:rsidRPr="00B23BE6">
        <w:fldChar w:fldCharType="begin" w:fldLock="1"/>
      </w:r>
      <w:r w:rsidR="0083100C">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A92656" w:rsidRPr="00B23BE6">
        <w:fldChar w:fldCharType="separate"/>
      </w:r>
      <w:r w:rsidR="0017691C" w:rsidRPr="00214E4B">
        <w:rPr>
          <w:noProof/>
        </w:rPr>
        <w:t>(Díaz, Cabido &amp; Casanoves 1998)</w:t>
      </w:r>
      <w:r w:rsidR="00A92656" w:rsidRPr="00B23BE6">
        <w:fldChar w:fldCharType="end"/>
      </w:r>
      <w:r w:rsidR="0017691C" w:rsidRPr="00B23BE6">
        <w:t>.</w:t>
      </w:r>
      <w:r w:rsidR="0017691C">
        <w:t xml:space="preserve"> </w:t>
      </w:r>
    </w:p>
    <w:p w14:paraId="1F3D4A11" w14:textId="28BF10EA"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A92656">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A92656">
        <w:fldChar w:fldCharType="separate"/>
      </w:r>
      <w:r w:rsidR="0017691C" w:rsidRPr="00B73AF2">
        <w:rPr>
          <w:noProof/>
        </w:rPr>
        <w:t>(Connell 1978)</w:t>
      </w:r>
      <w:r w:rsidR="00A92656">
        <w:fldChar w:fldCharType="end"/>
      </w:r>
      <w:r w:rsidR="0017691C">
        <w:t xml:space="preserve">, with respect to the relationship between flooding intensity and taxonomic </w:t>
      </w:r>
      <w:r w:rsidR="00A92656">
        <w:fldChar w:fldCharType="begin" w:fldLock="1"/>
      </w:r>
      <w:r w:rsidR="0083100C">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92656">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A92656">
        <w:fldChar w:fldCharType="end"/>
      </w:r>
      <w:r w:rsidR="0017691C">
        <w:t xml:space="preserve">. This support is not equivocal, however </w:t>
      </w:r>
      <w:r w:rsidR="00A92656">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A92656">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A92656">
        <w:fldChar w:fldCharType="end"/>
      </w:r>
      <w:r w:rsidR="000F57E6">
        <w:t>, and</w:t>
      </w:r>
      <w:r w:rsidR="0017691C">
        <w:t xml:space="preserve"> at within-reach scales, the geomorphic template is also a strong control on diversity (Bendix 1997, O’Donnell et al. 2013). In</w:t>
      </w:r>
      <w:r w:rsidR="00DB32AF">
        <w:t xml:space="preserve"> </w:t>
      </w:r>
      <w:r w:rsidR="0017691C">
        <w:t xml:space="preserve">regions where </w:t>
      </w:r>
      <w:r w:rsidR="0017691C">
        <w:lastRenderedPageBreak/>
        <w:t xml:space="preserve">riparian plants experience periodic water stress, soil moisture availability may be driven largely by hydrology </w:t>
      </w:r>
      <w:r w:rsidR="00A92656" w:rsidRPr="00F04B79">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A92656" w:rsidRPr="00F04B79">
        <w:fldChar w:fldCharType="separate"/>
      </w:r>
      <w:r w:rsidR="0017691C" w:rsidRPr="00214E4B">
        <w:rPr>
          <w:noProof/>
        </w:rPr>
        <w:t>(Castelli, Chambers &amp; Tausch 2000; Nilsson &amp; Svedmark 2002)</w:t>
      </w:r>
      <w:r w:rsidR="00A92656" w:rsidRPr="00F04B79">
        <w:fldChar w:fldCharType="end"/>
      </w:r>
      <w:r w:rsidR="0017691C" w:rsidRPr="00F04B79">
        <w:t>.</w:t>
      </w:r>
      <w:r w:rsidR="0017691C">
        <w:t xml:space="preserve"> Seasonal and </w:t>
      </w:r>
      <w:proofErr w:type="spellStart"/>
      <w:r w:rsidR="0017691C">
        <w:t>interannual</w:t>
      </w:r>
      <w:proofErr w:type="spellEnd"/>
      <w:r w:rsidR="0017691C">
        <w:t xml:space="preserve">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A92656">
        <w:fldChar w:fldCharType="begin" w:fldLock="1"/>
      </w:r>
      <w:r w:rsidR="0083100C">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d" : { "date-parts" : [ [ "2014", "6", "11" ] ] }, "page" : "n/a-n/a", "title" : "Species and environmental characteristics point to flow regulation and drought as drivers of riparian plant invasion", "type" : "article-journal"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A92656">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A92656">
        <w:fldChar w:fldCharType="end"/>
      </w:r>
      <w:r w:rsidR="0017691C">
        <w:t xml:space="preserve">, and this effect may be exacerbated for summer flows in hot or dry regions </w:t>
      </w:r>
      <w:r w:rsidR="00A92656">
        <w:fldChar w:fldCharType="begin" w:fldLock="1"/>
      </w:r>
      <w:r w:rsidR="0083100C">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A92656">
        <w:fldChar w:fldCharType="separate"/>
      </w:r>
      <w:r w:rsidR="0017691C" w:rsidRPr="005D02FB">
        <w:rPr>
          <w:noProof/>
        </w:rPr>
        <w:t>(Garssen, Verhoeven &amp; Soons 2014)</w:t>
      </w:r>
      <w:r w:rsidR="00A92656">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A92656">
        <w:fldChar w:fldCharType="begin" w:fldLock="1"/>
      </w:r>
      <w:r w:rsidR="0083100C">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A92656">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A92656">
        <w:fldChar w:fldCharType="end"/>
      </w:r>
      <w:r w:rsidR="0017691C">
        <w:t xml:space="preserve">. </w:t>
      </w:r>
    </w:p>
    <w:p w14:paraId="3293B545" w14:textId="594E2D1C" w:rsidR="00A62B96" w:rsidRDefault="001B6B83" w:rsidP="00A62B96">
      <w:pPr>
        <w:spacing w:line="480" w:lineRule="auto"/>
        <w:jc w:val="both"/>
      </w:pPr>
      <w:r>
        <w:t xml:space="preserve">Conservation and ecological restoration activities increasingly aim to preserve the ecosystem functions associated with biodiversity </w:t>
      </w:r>
      <w:r>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fldChar w:fldCharType="separate"/>
      </w:r>
      <w:r w:rsidRPr="008B1C9A">
        <w:rPr>
          <w:noProof/>
        </w:rPr>
        <w:t>(Aerts &amp; Honnay 2011; Cadotte, Carscadden &amp; Mirotchnick 2011; Montoya, Rogers &amp; Memmott 2012)</w:t>
      </w:r>
      <w:r>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w:t>
      </w:r>
      <w:commentRangeStart w:id="4"/>
      <w:r w:rsidR="0083100C">
        <w:t xml:space="preserve">functional diversity </w:t>
      </w:r>
      <w:commentRangeEnd w:id="4"/>
      <w:r w:rsidR="006F3085">
        <w:rPr>
          <w:rStyle w:val="CommentReference"/>
          <w:rFonts w:eastAsia="MS Mincho"/>
        </w:rPr>
        <w:commentReference w:id="4"/>
      </w:r>
      <w:r w:rsidR="0083100C">
        <w:t xml:space="preserve">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83100C" w:rsidRPr="00163097">
        <w:fldChar w:fldCharType="begin" w:fldLock="1"/>
      </w:r>
      <w:r w:rsidR="007158BF">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Iii &amp; Ewel 2005)", "plainTextFormattedCitation" : "(Tilman et al. 1997; D\u0131\u0301az &amp; Cabido 2001; Hooper, Iii &amp; Ewel 2005)", "previouslyFormattedCitation" : "(Tilman &lt;i&gt;et al.&lt;/i&gt; 1997; D\u0131\u0301az &amp; Cabido 2001; Hooper, Iii &amp; Ewel 2005)" }, "properties" : { "noteIndex" : 0 }, "schema" : "https://github.com/citation-style-language/schema/raw/master/csl-citation.json" }</w:instrText>
      </w:r>
      <w:r w:rsidR="0083100C" w:rsidRPr="00163097">
        <w:fldChar w:fldCharType="separate"/>
      </w:r>
      <w:r w:rsidR="0083100C" w:rsidRPr="0083100C">
        <w:rPr>
          <w:noProof/>
        </w:rPr>
        <w:t xml:space="preserve">(Tilman </w:t>
      </w:r>
      <w:r w:rsidR="0083100C" w:rsidRPr="0083100C">
        <w:rPr>
          <w:i/>
          <w:noProof/>
        </w:rPr>
        <w:t>et al.</w:t>
      </w:r>
      <w:r w:rsidR="0083100C" w:rsidRPr="0083100C">
        <w:rPr>
          <w:noProof/>
        </w:rPr>
        <w:t xml:space="preserve"> 1997; Dı́az &amp; Cabido 2001; Hooper, Iii &amp; Ewel 2005)</w:t>
      </w:r>
      <w:r w:rsidR="0083100C"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A62B96">
        <w:fldChar w:fldCharType="begin" w:fldLock="1"/>
      </w:r>
      <w:r w:rsidR="00F97AE1">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A62B96">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A62B96">
        <w:fldChar w:fldCharType="end"/>
      </w:r>
      <w:r w:rsidR="00A62B96">
        <w:t xml:space="preserve">. Assessments of ecosystem service production have also begun to give functional diversity privilege over </w:t>
      </w:r>
      <w:r w:rsidR="00E0648F">
        <w:t xml:space="preserve">taxonomic metrics </w:t>
      </w:r>
      <w:r w:rsidR="00A62B96">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A62B96">
        <w:fldChar w:fldCharType="separate"/>
      </w:r>
      <w:r w:rsidR="00A62B96" w:rsidRPr="00602F16">
        <w:rPr>
          <w:noProof/>
        </w:rPr>
        <w:t>(Díaz &amp; Lavorel 2007)</w:t>
      </w:r>
      <w:r w:rsidR="00A62B96">
        <w:fldChar w:fldCharType="end"/>
      </w:r>
      <w:r w:rsidR="00A62B96">
        <w:t xml:space="preserve">. </w:t>
      </w:r>
    </w:p>
    <w:p w14:paraId="679DD8E1" w14:textId="1C5F2B96" w:rsidR="00A62B96" w:rsidRDefault="00A62B96" w:rsidP="00A62B96">
      <w:pPr>
        <w:spacing w:line="480" w:lineRule="auto"/>
        <w:jc w:val="both"/>
      </w:pPr>
      <w:r>
        <w:t>Numerous metrics of functional diversity have been described in the literature</w:t>
      </w:r>
      <w:r w:rsidR="00F97AE1">
        <w:t xml:space="preserve"> </w:t>
      </w:r>
      <w:r w:rsidR="00F97AE1">
        <w:fldChar w:fldCharType="begin" w:fldLock="1"/>
      </w:r>
      <w:r w:rsidR="00CC6D31">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F97AE1">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F97AE1">
        <w:fldChar w:fldCharType="end"/>
      </w:r>
      <w:r>
        <w:t xml:space="preserve">. </w:t>
      </w:r>
      <w:r w:rsidR="007D44FD">
        <w:t xml:space="preserve">These metrics </w:t>
      </w:r>
      <w:r w:rsidR="00F97AE1">
        <w:t>aim to describe "the distribution of species and their abundances in the functional space of a given community”, and typically process</w:t>
      </w:r>
      <w:r>
        <w:t xml:space="preserve"> multidimensional trait data </w:t>
      </w:r>
      <w:r w:rsidR="00F97AE1">
        <w:t xml:space="preserve">to </w:t>
      </w:r>
      <w:r>
        <w:t xml:space="preserve">output a single value describing various properties of this data. The framework described by </w:t>
      </w:r>
      <w:r>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Pr="00A33B60">
        <w:rPr>
          <w:noProof/>
        </w:rPr>
        <w:t xml:space="preserve">Villéger, Mason &amp; Mouillot </w:t>
      </w:r>
      <w:r>
        <w:rPr>
          <w:noProof/>
        </w:rPr>
        <w:t>(</w:t>
      </w:r>
      <w:r w:rsidRPr="00A33B60">
        <w:rPr>
          <w:noProof/>
        </w:rPr>
        <w:t>2008)</w:t>
      </w:r>
      <w:r>
        <w:fldChar w:fldCharType="end"/>
      </w:r>
      <w:r>
        <w:t xml:space="preserve"> consisting of functional richness (the volume of the convex hull circumscribing range of trait values), functional divergence (divergence in the distribution of </w:t>
      </w:r>
      <w:r>
        <w:lastRenderedPageBreak/>
        <w:t xml:space="preserve">abundance within </w:t>
      </w:r>
      <w:proofErr w:type="spellStart"/>
      <w:r>
        <w:t>traitspace</w:t>
      </w:r>
      <w:proofErr w:type="spellEnd"/>
      <w:r>
        <w:t xml:space="preserve">) and functional evenness (the evenness of this distribution in </w:t>
      </w:r>
      <w:proofErr w:type="spellStart"/>
      <w:r>
        <w:t>traitspace</w:t>
      </w:r>
      <w:proofErr w:type="spellEnd"/>
      <w:r>
        <w:t xml:space="preserve">) has been commonly used to describe functional diversity (e.g. </w:t>
      </w:r>
      <w:r>
        <w:fldChar w:fldCharType="begin" w:fldLock="1"/>
      </w:r>
      <w:r w:rsidR="0083100C">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F75551">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F75551">
        <w:fldChar w:fldCharType="separate"/>
      </w:r>
      <w:r w:rsidR="00F75551" w:rsidRPr="00F75551">
        <w:rPr>
          <w:noProof/>
        </w:rPr>
        <w:t>(Pakeman 2014)</w:t>
      </w:r>
      <w:r w:rsidR="00F75551">
        <w:fldChar w:fldCharType="end"/>
      </w:r>
      <w:r w:rsidR="00F75551">
        <w:t>.</w:t>
      </w:r>
      <w:r w:rsidR="00CC6D31">
        <w:t xml:space="preserve"> In an empirical assessment of specific functional diversity metrics as indicators of ecosystem functioning in a Minnesota grassland, </w:t>
      </w:r>
      <w:proofErr w:type="spellStart"/>
      <w:r w:rsidR="00CC6D31">
        <w:t>FDis</w:t>
      </w:r>
      <w:proofErr w:type="spellEnd"/>
      <w:r w:rsidR="00CC6D31">
        <w:t xml:space="preserve"> was a useful predictor of all three measured traits (above and belowground biomass production and light capture), and compared favourably with other metrics </w:t>
      </w:r>
      <w:r w:rsidR="00CC6D31">
        <w:fldChar w:fldCharType="begin" w:fldLock="1"/>
      </w:r>
      <w:r w:rsidR="002B284D">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CC6D31">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CC6D31">
        <w:fldChar w:fldCharType="end"/>
      </w:r>
      <w:r w:rsidR="00CC6D31">
        <w:t>.</w:t>
      </w:r>
    </w:p>
    <w:p w14:paraId="70A99C8C" w14:textId="5CEF42E9" w:rsidR="0017691C" w:rsidRDefault="00820683" w:rsidP="00F75551">
      <w:pPr>
        <w:spacing w:line="480" w:lineRule="auto"/>
        <w:jc w:val="both"/>
      </w:pPr>
      <w:r>
        <w:t xml:space="preserve">Considerably less is known about drivers of functional diversity than of taxonomic diversity in riparian plant communities. </w:t>
      </w:r>
      <w:r w:rsidR="00A92656">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A92656">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A92656">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Their study used multiple </w:t>
      </w:r>
      <w:r w:rsidR="0013064B">
        <w:t>univariate</w:t>
      </w:r>
      <w:r w:rsidR="0017691C">
        <w:t xml:space="preserve"> metrics of diversity to support its findings rather than a multi</w:t>
      </w:r>
      <w:r w:rsidR="00453E87">
        <w:t>variate</w:t>
      </w:r>
      <w:r w:rsidR="0017691C">
        <w:t xml:space="preserve"> index, however.</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7158BF">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7158BF">
        <w:fldChar w:fldCharType="separate"/>
      </w:r>
      <w:r w:rsidR="007158BF" w:rsidRPr="007158BF">
        <w:rPr>
          <w:noProof/>
        </w:rPr>
        <w:t>(Biswas &amp; Mallik 2010)</w:t>
      </w:r>
      <w:r w:rsidR="007158BF">
        <w:fldChar w:fldCharType="end"/>
      </w:r>
      <w:r w:rsidR="007158BF">
        <w:t>.</w:t>
      </w:r>
      <w:r w:rsidR="0017691C">
        <w:t xml:space="preserve"> </w:t>
      </w:r>
      <w:r w:rsidR="007158BF">
        <w:t>Similarly, l</w:t>
      </w:r>
      <w:r w:rsidR="0017691C">
        <w:t xml:space="preserve">and use intensification has been linked with lower functional diversity across an international dataset </w:t>
      </w:r>
      <w:r w:rsidR="00A92656">
        <w:fldChar w:fldCharType="begin" w:fldLock="1"/>
      </w:r>
      <w:r w:rsidR="0083100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92656">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A92656">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A92656">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92656">
        <w:fldChar w:fldCharType="separate"/>
      </w:r>
      <w:r w:rsidR="0017691C" w:rsidRPr="007E4F31">
        <w:rPr>
          <w:noProof/>
        </w:rPr>
        <w:t>(Pakeman 2011)</w:t>
      </w:r>
      <w:r w:rsidR="00A92656">
        <w:fldChar w:fldCharType="end"/>
      </w:r>
      <w:r w:rsidR="0017691C">
        <w:t>. A 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w:t>
      </w:r>
      <w:r w:rsidR="0017691C">
        <w:lastRenderedPageBreak/>
        <w:t xml:space="preserve">meeting of the North American </w:t>
      </w:r>
      <w:proofErr w:type="spellStart"/>
      <w:r w:rsidR="0017691C">
        <w:t>Benthological</w:t>
      </w:r>
      <w:proofErr w:type="spellEnd"/>
      <w:r w:rsidR="0017691C">
        <w:t xml:space="preserve"> Society in 1995, the attendees of a symposium on ecological heterogeneity urged stream researchers to “examine heterogeneity from a functional perspective” </w:t>
      </w:r>
      <w:r w:rsidR="00A92656">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A92656">
        <w:fldChar w:fldCharType="separate"/>
      </w:r>
      <w:r w:rsidR="0017691C" w:rsidRPr="00904EB7">
        <w:rPr>
          <w:noProof/>
        </w:rPr>
        <w:t>(Palmer &amp; Poff 1997)</w:t>
      </w:r>
      <w:r w:rsidR="00A92656">
        <w:fldChar w:fldCharType="end"/>
      </w:r>
      <w:r w:rsidR="0017691C">
        <w:t>. Progress on this front has been sparse, and confirmation of an opposite trend – i.e. where functional diversity increases with environmental heterogeneity – would be a significant development for riparian ecology and conservation.</w:t>
      </w:r>
    </w:p>
    <w:p w14:paraId="35E79169" w14:textId="77777777" w:rsidR="0017691C" w:rsidRDefault="0017691C" w:rsidP="00F75551">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To this end, we investigated the relationship between </w:t>
      </w:r>
      <w:proofErr w:type="spellStart"/>
      <w:r>
        <w:t>hydrologically</w:t>
      </w:r>
      <w:proofErr w:type="spellEnd"/>
      <w:r>
        <w:t xml:space="preserve"> driven environmental heterogeneity and functional diversity in riparian plant communities. Specifically, we asked the following questions:</w:t>
      </w:r>
    </w:p>
    <w:p w14:paraId="0FC22803"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2685BDC7"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73CE4817" w14:textId="61B15B82" w:rsidR="0017691C" w:rsidRDefault="0017691C" w:rsidP="00F75551">
      <w:pPr>
        <w:spacing w:line="480" w:lineRule="auto"/>
        <w:jc w:val="both"/>
      </w:pPr>
      <w:r>
        <w:t xml:space="preserve">South-eastern Australia was used as a </w:t>
      </w:r>
      <w:r w:rsidR="008A18DF">
        <w:t>case study</w:t>
      </w:r>
      <w:r>
        <w:t xml:space="preserve">, as a broad spectrum of hydrological heterogeneity is present within a relatively compact, contiguous landscape </w:t>
      </w:r>
      <w:r w:rsidR="00A92656" w:rsidRPr="00C432C4">
        <w:fldChar w:fldCharType="begin" w:fldLock="1"/>
      </w:r>
      <w:r w:rsidR="0083100C">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A92656" w:rsidRPr="00C432C4">
        <w:fldChar w:fldCharType="separate"/>
      </w:r>
      <w:r w:rsidRPr="00214E4B">
        <w:rPr>
          <w:noProof/>
        </w:rPr>
        <w:t>(Finlayson &amp; McMahon 1988; Peel, McMahon &amp; Finlayson 2004)</w:t>
      </w:r>
      <w:r w:rsidR="00A92656" w:rsidRPr="00C432C4">
        <w:fldChar w:fldCharType="end"/>
      </w:r>
      <w:r>
        <w:t xml:space="preserve">. </w:t>
      </w:r>
    </w:p>
    <w:p w14:paraId="4AB45DB1" w14:textId="77777777" w:rsidR="001149F4" w:rsidRDefault="001149F4" w:rsidP="00F75551">
      <w:pPr>
        <w:spacing w:line="480" w:lineRule="auto"/>
      </w:pPr>
    </w:p>
    <w:p w14:paraId="0AA1B7F8" w14:textId="77777777" w:rsidR="00F510C5" w:rsidRDefault="00F510C5" w:rsidP="00F75551">
      <w:pPr>
        <w:spacing w:line="480" w:lineRule="auto"/>
      </w:pPr>
    </w:p>
    <w:p w14:paraId="23A1FE73" w14:textId="6161EC9D" w:rsidR="00F510C5" w:rsidRDefault="002E5219" w:rsidP="00F75551">
      <w:pPr>
        <w:spacing w:line="480" w:lineRule="auto"/>
      </w:pPr>
      <w:r>
        <w:t xml:space="preserve"> </w:t>
      </w:r>
    </w:p>
    <w:p w14:paraId="41FDFCEA" w14:textId="77777777" w:rsidR="00CF703E" w:rsidRDefault="00CF703E" w:rsidP="00F75551">
      <w:pPr>
        <w:spacing w:line="480" w:lineRule="auto"/>
      </w:pPr>
    </w:p>
    <w:p w14:paraId="1F4CF2D9" w14:textId="77777777" w:rsidR="00CF703E" w:rsidRDefault="00CF703E" w:rsidP="00F75551">
      <w:pPr>
        <w:spacing w:line="480" w:lineRule="auto"/>
      </w:pPr>
    </w:p>
    <w:p w14:paraId="51C8C8D6" w14:textId="77777777" w:rsidR="00CF703E" w:rsidRDefault="00CF703E" w:rsidP="00F75551">
      <w:pPr>
        <w:spacing w:line="480" w:lineRule="auto"/>
      </w:pPr>
    </w:p>
    <w:p w14:paraId="4BE26847" w14:textId="77777777" w:rsidR="008C48F0" w:rsidRDefault="008C48F0" w:rsidP="00F75551">
      <w:pPr>
        <w:spacing w:line="480" w:lineRule="auto"/>
      </w:pPr>
    </w:p>
    <w:p w14:paraId="63735987" w14:textId="77777777" w:rsidR="008C48F0" w:rsidRDefault="008C48F0" w:rsidP="00F75551">
      <w:pPr>
        <w:spacing w:line="480" w:lineRule="auto"/>
      </w:pPr>
    </w:p>
    <w:p w14:paraId="047B1E94" w14:textId="77777777" w:rsidR="0017691C" w:rsidRDefault="0017691C" w:rsidP="00F75551">
      <w:pPr>
        <w:spacing w:line="480" w:lineRule="auto"/>
        <w:jc w:val="both"/>
      </w:pPr>
      <w:r>
        <w:lastRenderedPageBreak/>
        <w:t>METHODS</w:t>
      </w:r>
    </w:p>
    <w:p w14:paraId="0250CDFD" w14:textId="6C10700D" w:rsidR="0017691C" w:rsidRPr="00877460" w:rsidRDefault="0017691C" w:rsidP="00F75551">
      <w:pPr>
        <w:spacing w:line="480" w:lineRule="auto"/>
        <w:jc w:val="both"/>
        <w:rPr>
          <w:i/>
        </w:rPr>
      </w:pPr>
      <w:r>
        <w:rPr>
          <w:i/>
        </w:rPr>
        <w:t>Study site</w:t>
      </w:r>
      <w:r w:rsidR="00BC6355">
        <w:rPr>
          <w:i/>
        </w:rPr>
        <w:t>s</w:t>
      </w:r>
    </w:p>
    <w:p w14:paraId="332F19E6" w14:textId="570C4CA2" w:rsidR="0017691C" w:rsidRDefault="0017691C" w:rsidP="00F75551">
      <w:pPr>
        <w:spacing w:line="480" w:lineRule="auto"/>
      </w:pPr>
      <w:r w:rsidRPr="00EA700F">
        <w:t>Fifteen riparian sites were selected along gauged rivers within the South-East Coast and south-eastern Murray Darling drainage basins of Australia</w:t>
      </w:r>
      <w:r w:rsidR="00CD78F8">
        <w:t>.</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w:t>
      </w:r>
      <w:commentRangeStart w:id="6"/>
      <w:commentRangeStart w:id="7"/>
      <w:r>
        <w:t>patterns</w:t>
      </w:r>
      <w:commentRangeEnd w:id="6"/>
      <w:r w:rsidR="00064C80">
        <w:rPr>
          <w:rStyle w:val="CommentReference"/>
          <w:rFonts w:eastAsia="MS Mincho"/>
        </w:rPr>
        <w:commentReference w:id="6"/>
      </w:r>
      <w:commentRangeEnd w:id="7"/>
      <w:r w:rsidR="00243D84">
        <w:rPr>
          <w:rStyle w:val="CommentReference"/>
          <w:rFonts w:eastAsia="MS Mincho"/>
        </w:rPr>
        <w:commentReference w:id="7"/>
      </w:r>
      <w:r>
        <w:t>.</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Supporting Information. </w:t>
      </w:r>
      <w:r w:rsidR="00243D84">
        <w:t xml:space="preserve"> The reader is referred to Lawson et al. (</w:t>
      </w:r>
      <w:r w:rsidR="00243D84" w:rsidRPr="00D81CEC">
        <w:rPr>
          <w:i/>
        </w:rPr>
        <w:t>in press</w:t>
      </w:r>
      <w:r w:rsidR="00243D84">
        <w:t>) for a description of site selection criteria</w:t>
      </w:r>
      <w:r w:rsidR="00BC6355">
        <w:t xml:space="preserve"> and vegetation survey methods</w:t>
      </w:r>
      <w:r w:rsidR="00243D84">
        <w:t xml:space="preserve">, as this study was undertaken simultaneously and at the same sites.   </w:t>
      </w:r>
      <w:r w:rsidR="00243D84" w:rsidRPr="00EA700F" w:rsidDel="00243D84">
        <w:t xml:space="preserve"> </w:t>
      </w:r>
    </w:p>
    <w:p w14:paraId="30D13FE1" w14:textId="77777777" w:rsidR="0017691C" w:rsidRDefault="0017691C" w:rsidP="00F75551">
      <w:pPr>
        <w:shd w:val="clear" w:color="auto" w:fill="FFFFFF"/>
        <w:spacing w:after="0" w:line="480" w:lineRule="auto"/>
        <w:jc w:val="both"/>
        <w:rPr>
          <w:rFonts w:eastAsia="Times New Roman" w:cs="Arial"/>
          <w:lang w:eastAsia="en-AU"/>
        </w:rPr>
      </w:pPr>
    </w:p>
    <w:p w14:paraId="668C6C2F" w14:textId="77777777" w:rsidR="0017691C"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7A3313D8" w14:textId="77777777" w:rsidR="0026413F" w:rsidRDefault="0026413F" w:rsidP="00F75551">
      <w:pPr>
        <w:shd w:val="clear" w:color="auto" w:fill="FFFFFF"/>
        <w:spacing w:after="0" w:line="480" w:lineRule="auto"/>
        <w:jc w:val="both"/>
        <w:rPr>
          <w:rFonts w:eastAsia="Times New Roman" w:cs="Arial"/>
          <w:lang w:eastAsia="en-AU"/>
        </w:rPr>
      </w:pPr>
    </w:p>
    <w:p w14:paraId="26980BC8" w14:textId="38A7018D"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 xml:space="preserve">maximum canopy height, seed mass </w:t>
      </w:r>
      <w:r>
        <w:rPr>
          <w:rFonts w:eastAsia="Times New Roman" w:cs="Arial"/>
          <w:lang w:eastAsia="en-AU"/>
        </w:rPr>
        <w:t xml:space="preserve">wood density, flowering period </w:t>
      </w:r>
      <w:r w:rsidR="0034081B">
        <w:rPr>
          <w:rFonts w:eastAsia="Times New Roman" w:cs="Arial"/>
          <w:lang w:eastAsia="en-AU"/>
        </w:rPr>
        <w:t xml:space="preserve">length </w:t>
      </w:r>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 xml:space="preserve">), leaf narrowness (the ratio of leaf width to length). These traits were chosen to encapsulate the key axes of variation relevant to ecological strategies employed by riparian </w:t>
      </w:r>
      <w:r w:rsidR="0026413F">
        <w:rPr>
          <w:rFonts w:eastAsia="Times New Roman" w:cs="Arial"/>
          <w:lang w:eastAsia="en-AU"/>
        </w:rPr>
        <w:t>pl</w:t>
      </w:r>
      <w:r>
        <w:rPr>
          <w:rFonts w:eastAsia="Times New Roman" w:cs="Arial"/>
          <w:lang w:eastAsia="en-AU"/>
        </w:rPr>
        <w:t xml:space="preserve">ants. </w:t>
      </w:r>
      <w:r w:rsidR="00734F75">
        <w:rPr>
          <w:rFonts w:eastAsia="Times New Roman" w:cs="Arial"/>
          <w:lang w:eastAsia="en-AU"/>
        </w:rPr>
        <w:t>Below we detail the rationale for selection of each trait.</w:t>
      </w:r>
    </w:p>
    <w:p w14:paraId="3208CE33" w14:textId="1A728DF0" w:rsidR="0017691C" w:rsidRDefault="0017691C" w:rsidP="00F75551">
      <w:pPr>
        <w:shd w:val="clear" w:color="auto" w:fill="FFFFFF"/>
        <w:spacing w:after="0" w:line="480" w:lineRule="auto"/>
        <w:jc w:val="both"/>
        <w:rPr>
          <w:rFonts w:eastAsia="Times New Roman" w:cs="Arial"/>
          <w:lang w:eastAsia="en-AU"/>
        </w:rPr>
      </w:pPr>
      <w:commentRangeStart w:id="8"/>
      <w:commentRangeStart w:id="9"/>
      <w:r>
        <w:rPr>
          <w:rFonts w:eastAsia="Times New Roman" w:cs="Arial"/>
          <w:lang w:eastAsia="en-AU"/>
        </w:rPr>
        <w:t xml:space="preserve">Specific leaf area, maximum canopy height and seed mass comprise the LHS (leaf, height, seed) triad of traits introduced by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manualFormatting" : "Westoby (1998)", "plainTextFormattedCitation" : "(Westoby 1998)", "previouslyFormattedCitation" : "(Westoby 1998)" }, "properties" : { "noteIndex" : 0 }, "schema" : "https://github.com/citation-style-language/schema/raw/master/csl-citation.json" }</w:instrText>
      </w:r>
      <w:r w:rsidR="00A92656">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A92656">
        <w:rPr>
          <w:rFonts w:eastAsia="Times New Roman" w:cs="Arial"/>
          <w:lang w:eastAsia="en-AU"/>
        </w:rPr>
        <w:fldChar w:fldCharType="end"/>
      </w:r>
      <w:r>
        <w:rPr>
          <w:rFonts w:eastAsia="Times New Roman" w:cs="Arial"/>
          <w:lang w:eastAsia="en-AU"/>
        </w:rPr>
        <w:t xml:space="preserve"> as a general scheme for comparing the properties of vegetation communities</w:t>
      </w:r>
      <w:commentRangeEnd w:id="8"/>
      <w:r w:rsidR="00E238E0">
        <w:rPr>
          <w:rStyle w:val="CommentReference"/>
          <w:rFonts w:eastAsia="MS Mincho"/>
        </w:rPr>
        <w:commentReference w:id="8"/>
      </w:r>
      <w:commentRangeEnd w:id="9"/>
      <w:r w:rsidR="007A07AA">
        <w:rPr>
          <w:rStyle w:val="CommentReference"/>
          <w:rFonts w:eastAsia="MS Mincho"/>
        </w:rPr>
        <w:commentReference w:id="9"/>
      </w:r>
      <w:r>
        <w:rPr>
          <w:rFonts w:eastAsia="Times New Roman" w:cs="Arial"/>
          <w:lang w:eastAsia="en-AU"/>
        </w:rPr>
        <w:t>. These three traits are typically distributed orthogonally from each other and represent fundamental trade-offs that cont</w:t>
      </w:r>
      <w:r w:rsidR="00E8672D">
        <w:rPr>
          <w:rFonts w:eastAsia="Times New Roman" w:cs="Arial"/>
          <w:lang w:eastAsia="en-AU"/>
        </w:rPr>
        <w:t>rol plant ecological strategy</w:t>
      </w:r>
      <w:r w:rsidR="0047080B">
        <w:rPr>
          <w:rFonts w:eastAsia="Times New Roman" w:cs="Arial"/>
          <w:lang w:eastAsia="en-AU"/>
        </w:rPr>
        <w:t xml:space="preserve"> </w:t>
      </w:r>
      <w:r w:rsidR="0047080B">
        <w:rPr>
          <w:rFonts w:eastAsia="Times New Roman" w:cs="Arial"/>
          <w:lang w:eastAsia="en-AU"/>
        </w:rPr>
        <w:fldChar w:fldCharType="begin" w:fldLock="1"/>
      </w:r>
      <w:r w:rsidR="00EB59E3">
        <w:rPr>
          <w:rFonts w:eastAsia="Times New Roman" w:cs="Arial"/>
          <w:lang w:eastAsia="en-AU"/>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47080B">
        <w:rPr>
          <w:rFonts w:eastAsia="Times New Roman" w:cs="Arial"/>
          <w:lang w:eastAsia="en-AU"/>
        </w:rPr>
        <w:fldChar w:fldCharType="separate"/>
      </w:r>
      <w:r w:rsidR="0047080B" w:rsidRPr="0047080B">
        <w:rPr>
          <w:rFonts w:eastAsia="Times New Roman" w:cs="Arial"/>
          <w:noProof/>
          <w:lang w:eastAsia="en-AU"/>
        </w:rPr>
        <w:t xml:space="preserve">(Westoby </w:t>
      </w:r>
      <w:r w:rsidR="0047080B" w:rsidRPr="0047080B">
        <w:rPr>
          <w:rFonts w:eastAsia="Times New Roman" w:cs="Arial"/>
          <w:i/>
          <w:noProof/>
          <w:lang w:eastAsia="en-AU"/>
        </w:rPr>
        <w:t>et al.</w:t>
      </w:r>
      <w:r w:rsidR="0047080B" w:rsidRPr="0047080B">
        <w:rPr>
          <w:rFonts w:eastAsia="Times New Roman" w:cs="Arial"/>
          <w:noProof/>
          <w:lang w:eastAsia="en-AU"/>
        </w:rPr>
        <w:t xml:space="preserve"> 2002)</w:t>
      </w:r>
      <w:r w:rsidR="0047080B">
        <w:rPr>
          <w:rFonts w:eastAsia="Times New Roman" w:cs="Arial"/>
          <w:lang w:eastAsia="en-AU"/>
        </w:rPr>
        <w:fldChar w:fldCharType="end"/>
      </w:r>
      <w:r>
        <w:rPr>
          <w:rFonts w:eastAsia="Times New Roman" w:cs="Arial"/>
          <w:lang w:eastAsia="en-AU"/>
        </w:rPr>
        <w:t xml:space="preserve">. </w:t>
      </w:r>
    </w:p>
    <w:p w14:paraId="16DB4C80" w14:textId="77777777" w:rsidR="0017691C" w:rsidRDefault="0017691C" w:rsidP="00F75551">
      <w:pPr>
        <w:shd w:val="clear" w:color="auto" w:fill="FFFFFF"/>
        <w:spacing w:after="0" w:line="480" w:lineRule="auto"/>
        <w:jc w:val="both"/>
        <w:rPr>
          <w:rFonts w:eastAsia="Times New Roman" w:cs="Arial"/>
          <w:lang w:eastAsia="en-AU"/>
        </w:rPr>
      </w:pPr>
    </w:p>
    <w:p w14:paraId="1C50A6DB" w14:textId="77777777" w:rsidR="0017691C" w:rsidRDefault="0017691C" w:rsidP="00D81CEC">
      <w:pPr>
        <w:shd w:val="clear" w:color="auto" w:fill="FFFFFF"/>
        <w:tabs>
          <w:tab w:val="left" w:pos="7889"/>
        </w:tabs>
        <w:spacing w:after="0" w:line="480" w:lineRule="auto"/>
        <w:jc w:val="both"/>
        <w:rPr>
          <w:rFonts w:eastAsia="Times New Roman" w:cs="Arial"/>
          <w:lang w:eastAsia="en-AU"/>
        </w:rPr>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r w:rsidR="003745F7">
        <w:rPr>
          <w:rFonts w:eastAsia="Times New Roman" w:cs="Arial"/>
          <w:lang w:eastAsia="en-AU"/>
        </w:rPr>
        <w:t xml:space="preserve"> (ref)</w:t>
      </w:r>
      <w:r>
        <w:rPr>
          <w:rFonts w:eastAsia="Times New Roman" w:cs="Arial"/>
          <w:lang w:eastAsia="en-AU"/>
        </w:rPr>
        <w:t xml:space="preserve">. High SLA species invest considerable nutrients in </w:t>
      </w:r>
      <w:r>
        <w:rPr>
          <w:rFonts w:eastAsia="Times New Roman" w:cs="Arial"/>
          <w:lang w:eastAsia="en-AU"/>
        </w:rPr>
        <w:lastRenderedPageBreak/>
        <w:t xml:space="preserve">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Wright &lt;i&gt;et al.&lt;/i&gt; 2004)", "plainTextFormattedCitation" : "(Reich &amp; Wright 2003; Wright et al. 2004)", "previouslyFormattedCitation" : "(Reich &amp; Wright 2003; Wright &lt;i&gt;et al.&lt;/i&gt; 2004)"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A92656">
        <w:rPr>
          <w:rFonts w:eastAsia="Times New Roman" w:cs="Arial"/>
          <w:lang w:eastAsia="en-AU"/>
        </w:rPr>
        <w:fldChar w:fldCharType="end"/>
      </w:r>
      <w:r>
        <w:rPr>
          <w:rFonts w:eastAsia="Times New Roman" w:cs="Arial"/>
          <w:lang w:eastAsia="en-AU"/>
        </w:rPr>
        <w:t xml:space="preserve">. </w:t>
      </w:r>
    </w:p>
    <w:p w14:paraId="5A2C9B61" w14:textId="77777777" w:rsidR="0034081B" w:rsidRDefault="0034081B" w:rsidP="00F75551">
      <w:pPr>
        <w:shd w:val="clear" w:color="auto" w:fill="FFFFFF"/>
        <w:spacing w:after="0" w:line="480" w:lineRule="auto"/>
        <w:jc w:val="both"/>
        <w:rPr>
          <w:rFonts w:eastAsia="Times New Roman" w:cs="Arial"/>
          <w:lang w:eastAsia="en-AU"/>
        </w:rPr>
      </w:pPr>
    </w:p>
    <w:p w14:paraId="113E9177" w14:textId="77777777" w:rsidR="0034081B" w:rsidRDefault="0034081B" w:rsidP="0034081B">
      <w:pPr>
        <w:shd w:val="clear" w:color="auto" w:fill="FFFFFF"/>
        <w:spacing w:after="0" w:line="480" w:lineRule="auto"/>
        <w:jc w:val="both"/>
        <w:rPr>
          <w:rFonts w:eastAsia="Times New Roman" w:cs="Arial"/>
          <w:lang w:eastAsia="en-AU"/>
        </w:rPr>
      </w:pPr>
      <w:r>
        <w:rPr>
          <w:rFonts w:eastAsia="Times New Roman" w:cs="Arial"/>
          <w:lang w:eastAsia="en-AU"/>
        </w:rPr>
        <w:t xml:space="preserve">Maximum canopy height integrates the central trade-off between competition for light, and construction and maintenance of costly support structures such as woody stems </w:t>
      </w:r>
      <w:r w:rsidRPr="00AC3ABD">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Pr="00AC3ABD">
        <w:rPr>
          <w:rFonts w:eastAsia="Times New Roman" w:cs="Arial"/>
          <w:lang w:eastAsia="en-AU"/>
        </w:rPr>
        <w:fldChar w:fldCharType="separate"/>
      </w:r>
      <w:r w:rsidRPr="00AC3ABD">
        <w:rPr>
          <w:rFonts w:eastAsia="Times New Roman" w:cs="Arial"/>
          <w:noProof/>
          <w:lang w:eastAsia="en-AU"/>
        </w:rPr>
        <w:t>(Westoby 1998)</w:t>
      </w:r>
      <w:r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must defend stems from mechanical disturbance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Pr>
          <w:rFonts w:eastAsia="Times New Roman" w:cs="Arial"/>
          <w:lang w:eastAsia="en-AU"/>
        </w:rPr>
        <w:fldChar w:fldCharType="separate"/>
      </w:r>
      <w:r w:rsidRPr="00AC3ABD">
        <w:rPr>
          <w:rFonts w:eastAsia="Times New Roman" w:cs="Arial"/>
          <w:noProof/>
          <w:lang w:eastAsia="en-AU"/>
        </w:rPr>
        <w:t>(Falster 2006)</w:t>
      </w:r>
      <w:r>
        <w:rPr>
          <w:rFonts w:eastAsia="Times New Roman" w:cs="Arial"/>
          <w:lang w:eastAsia="en-AU"/>
        </w:rPr>
        <w:fldChar w:fldCharType="end"/>
      </w:r>
      <w:r>
        <w:rPr>
          <w:rFonts w:eastAsia="Times New Roman" w:cs="Arial"/>
          <w:lang w:eastAsia="en-AU"/>
        </w:rPr>
        <w:t xml:space="preserve">. </w:t>
      </w:r>
    </w:p>
    <w:p w14:paraId="096EA1E0" w14:textId="77777777" w:rsidR="0034081B" w:rsidRDefault="0034081B" w:rsidP="0034081B">
      <w:pPr>
        <w:shd w:val="clear" w:color="auto" w:fill="FFFFFF"/>
        <w:spacing w:after="0" w:line="480" w:lineRule="auto"/>
        <w:jc w:val="both"/>
        <w:rPr>
          <w:rFonts w:eastAsia="Times New Roman" w:cs="Arial"/>
          <w:lang w:eastAsia="en-AU"/>
        </w:rPr>
      </w:pPr>
    </w:p>
    <w:p w14:paraId="7195D636" w14:textId="153E6FAD" w:rsidR="0034081B" w:rsidRDefault="0034081B" w:rsidP="0034081B">
      <w:pPr>
        <w:shd w:val="clear" w:color="auto" w:fill="FFFFFF"/>
        <w:spacing w:after="0" w:line="480" w:lineRule="auto"/>
        <w:jc w:val="both"/>
        <w:rPr>
          <w:rFonts w:eastAsia="Times New Roman" w:cs="Arial"/>
          <w:lang w:eastAsia="en-AU"/>
        </w:rPr>
      </w:pPr>
      <w:commentRangeStart w:id="10"/>
      <w:commentRangeStart w:id="11"/>
      <w:r>
        <w:rPr>
          <w:rFonts w:eastAsia="Times New Roman" w:cs="Arial"/>
          <w:lang w:eastAsia="en-AU"/>
        </w:rPr>
        <w:t>Seed</w:t>
      </w:r>
      <w:commentRangeEnd w:id="10"/>
      <w:r>
        <w:rPr>
          <w:rStyle w:val="CommentReference"/>
          <w:rFonts w:eastAsia="MS Mincho"/>
        </w:rPr>
        <w:commentReference w:id="10"/>
      </w:r>
      <w:commentRangeEnd w:id="11"/>
      <w:r>
        <w:rPr>
          <w:rStyle w:val="CommentReference"/>
          <w:rFonts w:eastAsia="MS Mincho"/>
        </w:rPr>
        <w:commentReference w:id="11"/>
      </w:r>
      <w:r>
        <w:rPr>
          <w:rFonts w:eastAsia="Times New Roman" w:cs="Arial"/>
          <w:lang w:eastAsia="en-AU"/>
        </w:rPr>
        <w:t xml:space="preserve"> mass indicates maternal investment in offspring and is a fundamental determinant of seedling establishment success </w:t>
      </w:r>
      <w:r>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Pr>
          <w:rFonts w:eastAsia="Times New Roman" w:cs="Arial"/>
          <w:lang w:eastAsia="en-AU"/>
        </w:rPr>
        <w:fldChar w:fldCharType="separate"/>
      </w:r>
      <w:r w:rsidRPr="00170ECA">
        <w:rPr>
          <w:rFonts w:eastAsia="Times New Roman" w:cs="Arial"/>
          <w:noProof/>
          <w:lang w:eastAsia="en-AU"/>
        </w:rPr>
        <w:t xml:space="preserve">(Leishman </w:t>
      </w:r>
      <w:r w:rsidRPr="00170ECA">
        <w:rPr>
          <w:rFonts w:eastAsia="Times New Roman" w:cs="Arial"/>
          <w:i/>
          <w:noProof/>
          <w:lang w:eastAsia="en-AU"/>
        </w:rPr>
        <w:t>et al.</w:t>
      </w:r>
      <w:r w:rsidRPr="00170ECA">
        <w:rPr>
          <w:rFonts w:eastAsia="Times New Roman" w:cs="Arial"/>
          <w:noProof/>
          <w:lang w:eastAsia="en-AU"/>
        </w:rPr>
        <w:t xml:space="preserve"> 2000)</w:t>
      </w:r>
      <w:r>
        <w:rPr>
          <w:rFonts w:eastAsia="Times New Roman" w:cs="Arial"/>
          <w:lang w:eastAsia="en-AU"/>
        </w:rPr>
        <w:fldChar w:fldCharType="end"/>
      </w:r>
      <w:r>
        <w:rPr>
          <w:rFonts w:eastAsia="Times New Roman" w:cs="Arial"/>
          <w:lang w:eastAsia="en-AU"/>
        </w:rPr>
        <w:t xml:space="preserve"> </w:t>
      </w:r>
      <w:r w:rsidRPr="00D81CEC">
        <w:rPr>
          <w:rFonts w:eastAsia="Times New Roman" w:cs="Arial"/>
          <w:lang w:eastAsia="en-AU"/>
        </w:rPr>
        <w:t xml:space="preserve">In the riparian environment seed mass may influence </w:t>
      </w:r>
      <w:proofErr w:type="spellStart"/>
      <w:r w:rsidRPr="00D81CEC">
        <w:rPr>
          <w:rFonts w:eastAsia="Times New Roman" w:cs="Arial"/>
          <w:lang w:eastAsia="en-AU"/>
        </w:rPr>
        <w:t>hydrochorous</w:t>
      </w:r>
      <w:proofErr w:type="spellEnd"/>
      <w:r w:rsidRPr="00D81CEC">
        <w:rPr>
          <w:rFonts w:eastAsia="Times New Roman" w:cs="Arial"/>
          <w:lang w:eastAsia="en-AU"/>
        </w:rPr>
        <w:t xml:space="preserve"> dispersal and ability to establish under different soil moisture conditions</w:t>
      </w:r>
      <w:r>
        <w:rPr>
          <w:rFonts w:eastAsia="Times New Roman" w:cs="Arial"/>
          <w:lang w:eastAsia="en-AU"/>
        </w:rPr>
        <w:t xml:space="preserve"> </w:t>
      </w:r>
      <w:r w:rsidRPr="00D81CEC">
        <w:rPr>
          <w:rFonts w:eastAsia="Times New Roman" w:cs="Arial"/>
          <w:highlight w:val="yellow"/>
          <w:lang w:eastAsia="en-AU"/>
        </w:rPr>
        <w:t>(</w:t>
      </w:r>
      <w:proofErr w:type="spellStart"/>
      <w:r w:rsidR="007A07AA" w:rsidRPr="00D81CEC">
        <w:rPr>
          <w:rFonts w:eastAsia="Times New Roman" w:cs="Arial"/>
          <w:highlight w:val="yellow"/>
          <w:lang w:eastAsia="en-AU"/>
        </w:rPr>
        <w:t>Carthey</w:t>
      </w:r>
      <w:proofErr w:type="spellEnd"/>
      <w:r w:rsidR="007A07AA" w:rsidRPr="00D81CEC">
        <w:rPr>
          <w:rFonts w:eastAsia="Times New Roman" w:cs="Arial"/>
          <w:highlight w:val="yellow"/>
          <w:lang w:eastAsia="en-AU"/>
        </w:rPr>
        <w:t xml:space="preserve"> et al. </w:t>
      </w:r>
      <w:r w:rsidR="007A07AA" w:rsidRPr="00D81CEC">
        <w:rPr>
          <w:rFonts w:eastAsia="Times New Roman" w:cs="Arial"/>
          <w:i/>
          <w:highlight w:val="yellow"/>
          <w:lang w:eastAsia="en-AU"/>
        </w:rPr>
        <w:t xml:space="preserve">in </w:t>
      </w:r>
      <w:r w:rsidR="00F72D73">
        <w:rPr>
          <w:rFonts w:eastAsia="Times New Roman" w:cs="Arial"/>
          <w:i/>
          <w:highlight w:val="yellow"/>
          <w:lang w:eastAsia="en-AU"/>
        </w:rPr>
        <w:t>review</w:t>
      </w:r>
      <w:r w:rsidRPr="00D81CEC">
        <w:rPr>
          <w:rFonts w:eastAsia="Times New Roman" w:cs="Arial"/>
          <w:highlight w:val="yellow"/>
          <w:lang w:eastAsia="en-AU"/>
        </w:rPr>
        <w:t>).</w:t>
      </w:r>
      <w:r>
        <w:rPr>
          <w:rFonts w:eastAsia="Times New Roman" w:cs="Arial"/>
          <w:lang w:eastAsia="en-AU"/>
        </w:rPr>
        <w:t xml:space="preserve">  </w:t>
      </w:r>
    </w:p>
    <w:p w14:paraId="2C1299F9" w14:textId="77777777" w:rsidR="0034081B" w:rsidRDefault="0034081B" w:rsidP="00F75551">
      <w:pPr>
        <w:shd w:val="clear" w:color="auto" w:fill="FFFFFF"/>
        <w:spacing w:after="0" w:line="480" w:lineRule="auto"/>
        <w:jc w:val="both"/>
        <w:rPr>
          <w:rFonts w:eastAsia="Times New Roman" w:cs="Arial"/>
          <w:lang w:eastAsia="en-AU"/>
        </w:rPr>
      </w:pPr>
    </w:p>
    <w:p w14:paraId="5C892E31" w14:textId="179AC67E" w:rsidR="0017691C" w:rsidRDefault="0017691C" w:rsidP="00F75551">
      <w:pPr>
        <w:shd w:val="clear" w:color="auto" w:fill="FFFFFF"/>
        <w:spacing w:after="0" w:line="480" w:lineRule="auto"/>
        <w:jc w:val="both"/>
        <w:rPr>
          <w:noProof/>
        </w:rPr>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A92656">
        <w:fldChar w:fldCharType="begin" w:fldLock="1"/>
      </w:r>
      <w:r w:rsidR="0083100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92656">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A92656">
        <w:fldChar w:fldCharType="end"/>
      </w:r>
      <w:r>
        <w:rPr>
          <w:rFonts w:eastAsia="Times New Roman" w:cs="Arial"/>
          <w:lang w:eastAsia="en-AU"/>
        </w:rPr>
        <w:t>. Dense wood</w:t>
      </w:r>
      <w:r w:rsidR="007F5C89">
        <w:rPr>
          <w:rFonts w:eastAsia="Times New Roman" w:cs="Arial"/>
          <w:lang w:eastAsia="en-AU"/>
        </w:rPr>
        <w:t xml:space="preserve"> confers mechanical strength to stems</w:t>
      </w:r>
      <w:r w:rsidR="007A07AA">
        <w:rPr>
          <w:rFonts w:eastAsia="Times New Roman" w:cs="Arial"/>
          <w:lang w:eastAsia="en-AU"/>
        </w:rPr>
        <w:t xml:space="preserve"> </w:t>
      </w:r>
      <w:r w:rsidR="007A07AA">
        <w:rPr>
          <w:rFonts w:eastAsia="Times New Roman" w:cs="Arial"/>
          <w:highlight w:val="yellow"/>
          <w:lang w:eastAsia="en-AU"/>
        </w:rPr>
        <w:fldChar w:fldCharType="begin" w:fldLock="1"/>
      </w:r>
      <w:r w:rsidR="007A07AA">
        <w:rPr>
          <w:rFonts w:eastAsia="Times New Roman" w:cs="Arial"/>
          <w:highlight w:val="yellow"/>
          <w:lang w:eastAsia="en-AU"/>
        </w:rPr>
        <w:instrText>ADDIN CSL_CITATION { "citationItems" : [ { "id" : "ITEM-1",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1", "issue" : "10", "issued" : { "date-parts" : [ [ "2010", "10" ] ] }, "page" : "1587-94", "title" : "Worldwide correlations of mechanical properties and green wood density.", "type" : "article-journal", "volume" : "97" }, "uris" : [ "http://www.mendeley.com/documents/?uuid=22a51d40-53dc-4b2b-a872-9d0dcab7d6ab" ] } ], "mendeley" : { "formattedCitation" : "(Niklas &amp; Spatz 2010)", "plainTextFormattedCitation" : "(Niklas &amp; Spatz 2010)" }, "properties" : { "noteIndex" : 0 }, "schema" : "https://github.com/citation-style-language/schema/raw/master/csl-citation.json" }</w:instrText>
      </w:r>
      <w:r w:rsidR="007A07AA">
        <w:rPr>
          <w:rFonts w:eastAsia="Times New Roman" w:cs="Arial"/>
          <w:highlight w:val="yellow"/>
          <w:lang w:eastAsia="en-AU"/>
        </w:rPr>
        <w:fldChar w:fldCharType="separate"/>
      </w:r>
      <w:r w:rsidR="007A07AA" w:rsidRPr="00D81CEC">
        <w:rPr>
          <w:rFonts w:eastAsia="Times New Roman" w:cs="Arial"/>
          <w:noProof/>
          <w:lang w:eastAsia="en-AU"/>
        </w:rPr>
        <w:t>(Niklas &amp; Spatz 2010</w:t>
      </w:r>
      <w:r w:rsidR="007A07AA" w:rsidRPr="008C48F0">
        <w:rPr>
          <w:rFonts w:eastAsia="Times New Roman" w:cs="Arial"/>
          <w:noProof/>
          <w:lang w:eastAsia="en-AU"/>
        </w:rPr>
        <w:t>)</w:t>
      </w:r>
      <w:r w:rsidR="007A07AA">
        <w:rPr>
          <w:rFonts w:eastAsia="Times New Roman" w:cs="Arial"/>
          <w:highlight w:val="yellow"/>
          <w:lang w:eastAsia="en-AU"/>
        </w:rPr>
        <w:fldChar w:fldCharType="end"/>
      </w:r>
      <w:r w:rsidR="007F5C89">
        <w:rPr>
          <w:rFonts w:eastAsia="Times New Roman" w:cs="Arial"/>
          <w:lang w:eastAsia="en-AU"/>
        </w:rPr>
        <w:t>, but</w:t>
      </w:r>
      <w:r>
        <w:rPr>
          <w:rFonts w:eastAsia="Times New Roman" w:cs="Arial"/>
          <w:lang w:eastAsia="en-AU"/>
        </w:rPr>
        <w:t xml:space="preserve"> is costly to construct</w:t>
      </w:r>
      <w:r w:rsidR="007F5C89">
        <w:rPr>
          <w:rFonts w:eastAsia="Times New Roman" w:cs="Arial"/>
          <w:lang w:eastAsia="en-AU"/>
        </w:rPr>
        <w:t>. High wood density</w:t>
      </w:r>
      <w:r>
        <w:rPr>
          <w:rFonts w:eastAsia="Times New Roman" w:cs="Arial"/>
          <w:lang w:eastAsia="en-AU"/>
        </w:rPr>
        <w:t xml:space="preserve"> has been linked with slower relative growth rates, but increased cohort survivorship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Kraft &lt;i&gt;et al.&lt;/i&gt; 2010; Wright &lt;i&gt;et al.&lt;/i&gt; 2010)", "manualFormatting" : "(e.g. King, Davies, Tan, &amp; Noor, 2006; Kraft, Metz, Condit, &amp; Chave, 2010; Poorter et al., 2008; S. J. Wright et al., 2010)", "plainTextFormattedCitation" : "(King et al. 2006; Poorter et al. 2008; Kraft et al. 2010;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A92656">
        <w:rPr>
          <w:rFonts w:eastAsia="Times New Roman" w:cs="Arial"/>
          <w:lang w:eastAsia="en-AU"/>
        </w:rPr>
        <w:fldChar w:fldCharType="separate"/>
      </w:r>
      <w:r w:rsidRPr="006C422B">
        <w:rPr>
          <w:rFonts w:eastAsia="Times New Roman" w:cs="Arial"/>
          <w:noProof/>
          <w:lang w:eastAsia="en-AU"/>
        </w:rPr>
        <w:t>(</w:t>
      </w:r>
      <w:r>
        <w:rPr>
          <w:rFonts w:eastAsia="Times New Roman" w:cs="Arial"/>
          <w:noProof/>
          <w:lang w:eastAsia="en-AU"/>
        </w:rPr>
        <w:t xml:space="preserve">e.g. </w:t>
      </w:r>
      <w:r w:rsidRPr="006C422B">
        <w:rPr>
          <w:rFonts w:eastAsia="Times New Roman" w:cs="Arial"/>
          <w:noProof/>
          <w:lang w:eastAsia="en-AU"/>
        </w:rPr>
        <w:t>King, Davies, Tan, &amp; Noor, 2006; Kraft, Metz, Condit, &amp; Chave, 2010; Poorter et al., 2008; S. J. Wright et al., 2010)</w:t>
      </w:r>
      <w:r w:rsidR="00A92656">
        <w:rPr>
          <w:rFonts w:eastAsia="Times New Roman" w:cs="Arial"/>
          <w:lang w:eastAsia="en-AU"/>
        </w:rPr>
        <w:fldChar w:fldCharType="end"/>
      </w:r>
      <w:r>
        <w:rPr>
          <w:noProof/>
        </w:rPr>
        <w:t xml:space="preserve">. Wood density has also been associated with environmental stress tolerance </w:t>
      </w:r>
      <w:r w:rsidR="00A92656">
        <w:rPr>
          <w:noProof/>
        </w:rPr>
        <w:fldChar w:fldCharType="begin" w:fldLock="1"/>
      </w:r>
      <w:r w:rsidR="0083100C">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Mart\u00ednez-Cabrera &lt;i&gt;et al.&lt;/i&gt; 2009)", "plainTextFormattedCitation" : "(Preston, Cornwell &amp; Denoyer 2006; Mart\u00ednez-Cabrera et al. 2009)", "previouslyFormattedCitation" : "(Preston, Cornwell &amp; Denoyer 2006; Mart\u00ednez-Cabrera &lt;i&gt;et al.&lt;/i&gt; 2009)" }, "properties" : { "noteIndex" : 0 }, "schema" : "https://github.com/citation-style-language/schema/raw/master/csl-citation.json" }</w:instrText>
      </w:r>
      <w:r w:rsidR="00A92656">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A92656">
        <w:rPr>
          <w:noProof/>
        </w:rPr>
        <w:fldChar w:fldCharType="end"/>
      </w:r>
      <w:r>
        <w:rPr>
          <w:rFonts w:eastAsia="Times New Roman" w:cs="Arial"/>
          <w:lang w:eastAsia="en-AU"/>
        </w:rPr>
        <w:t xml:space="preserve"> and enhanced resistance to </w:t>
      </w:r>
      <w:r w:rsidR="00CF5032">
        <w:rPr>
          <w:rFonts w:eastAsia="Times New Roman" w:cs="Arial"/>
          <w:lang w:eastAsia="en-AU"/>
        </w:rPr>
        <w:t xml:space="preserve">wind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urran &lt;i&gt;et al.&lt;/i&gt; 2008)", "plainTextFormattedCitation" : "(Telewski 1995; Curran et al. 2008)", "previouslyFormattedCitation" : "(Telewski 1995; Curran &lt;i&gt;et al.&lt;/i&gt; 2008)"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t>et al.</w:t>
      </w:r>
      <w:r w:rsidR="00170ECA" w:rsidRPr="00170ECA">
        <w:rPr>
          <w:rFonts w:eastAsia="Times New Roman" w:cs="Arial"/>
          <w:noProof/>
          <w:lang w:eastAsia="en-AU"/>
        </w:rPr>
        <w:t xml:space="preserve"> 2008)</w:t>
      </w:r>
      <w:r w:rsidR="00A92656">
        <w:rPr>
          <w:rFonts w:eastAsia="Times New Roman" w:cs="Arial"/>
          <w:lang w:eastAsia="en-AU"/>
        </w:rPr>
        <w:fldChar w:fldCharType="end"/>
      </w:r>
      <w:r w:rsidR="00CF5032">
        <w:rPr>
          <w:rFonts w:eastAsia="Times New Roman" w:cs="Arial"/>
          <w:lang w:eastAsia="en-AU"/>
        </w:rPr>
        <w:t xml:space="preserve"> and flooding disturbance </w:t>
      </w:r>
      <w:r>
        <w:rPr>
          <w:rFonts w:eastAsia="Times New Roman" w:cs="Arial"/>
          <w:lang w:eastAsia="en-AU"/>
        </w:rPr>
        <w:t>(</w:t>
      </w:r>
      <w:r w:rsidRPr="006C422B">
        <w:rPr>
          <w:rFonts w:eastAsia="Times New Roman" w:cs="Arial"/>
          <w:highlight w:val="yellow"/>
          <w:lang w:eastAsia="en-AU"/>
        </w:rPr>
        <w:t xml:space="preserve">Lawson et al. </w:t>
      </w:r>
      <w:r w:rsidR="00F72D73" w:rsidRPr="00D81CEC">
        <w:rPr>
          <w:rFonts w:eastAsia="Times New Roman" w:cs="Arial"/>
          <w:i/>
          <w:lang w:eastAsia="en-AU"/>
        </w:rPr>
        <w:t>in press</w:t>
      </w:r>
      <w:r>
        <w:rPr>
          <w:rFonts w:eastAsia="Times New Roman" w:cs="Arial"/>
          <w:lang w:eastAsia="en-AU"/>
        </w:rPr>
        <w:t>).</w:t>
      </w:r>
      <w:r>
        <w:rPr>
          <w:noProof/>
        </w:rPr>
        <w:t xml:space="preserve"> These latter two associations are significant in riparian environments, where pulsed periods of water stress </w:t>
      </w:r>
      <w:r w:rsidR="007F5C89">
        <w:rPr>
          <w:noProof/>
        </w:rPr>
        <w:t xml:space="preserve">and flooding </w:t>
      </w:r>
      <w:r>
        <w:rPr>
          <w:noProof/>
        </w:rPr>
        <w:t>are commonplace.</w:t>
      </w:r>
      <w:r w:rsidR="007F5C89">
        <w:rPr>
          <w:noProof/>
        </w:rPr>
        <w:t xml:space="preserve"> </w:t>
      </w:r>
      <w:r w:rsidR="009334F1">
        <w:rPr>
          <w:noProof/>
        </w:rPr>
        <w:t xml:space="preserve">Wood density </w:t>
      </w:r>
      <w:r w:rsidR="00E42B77">
        <w:rPr>
          <w:noProof/>
        </w:rPr>
        <w:t>provides an indication of</w:t>
      </w:r>
      <w:r w:rsidR="009334F1">
        <w:rPr>
          <w:noProof/>
        </w:rPr>
        <w:t xml:space="preserve"> </w:t>
      </w:r>
      <w:r w:rsidR="00E42B77">
        <w:rPr>
          <w:noProof/>
        </w:rPr>
        <w:t>the trade-offs associated with ecological</w:t>
      </w:r>
      <w:r w:rsidR="009334F1">
        <w:rPr>
          <w:noProof/>
        </w:rPr>
        <w:t xml:space="preserve"> strategies used by plants to cope with these conditions.  </w:t>
      </w:r>
    </w:p>
    <w:p w14:paraId="15BDE2C6" w14:textId="77777777" w:rsidR="0017691C" w:rsidRDefault="0017691C" w:rsidP="00F75551">
      <w:pPr>
        <w:shd w:val="clear" w:color="auto" w:fill="FFFFFF"/>
        <w:spacing w:after="0" w:line="480" w:lineRule="auto"/>
        <w:jc w:val="both"/>
        <w:rPr>
          <w:noProof/>
        </w:rPr>
      </w:pPr>
    </w:p>
    <w:p w14:paraId="30B178A8" w14:textId="41A544BF" w:rsidR="0017691C" w:rsidRDefault="0017691C" w:rsidP="00F75551">
      <w:pPr>
        <w:shd w:val="clear" w:color="auto" w:fill="FFFFFF"/>
        <w:spacing w:after="0" w:line="480" w:lineRule="auto"/>
        <w:jc w:val="both"/>
        <w:rPr>
          <w:noProof/>
        </w:rPr>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A92656">
        <w:rPr>
          <w:noProof/>
        </w:rPr>
        <w:fldChar w:fldCharType="begin" w:fldLock="1"/>
      </w:r>
      <w:r w:rsidR="0083100C">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formattedCitation" : "(Nicholls 1989; Peel, Finlayson &amp; McMahon 2007; Ward &lt;i&gt;et al.&lt;/i&gt; 2010)", "plainTextFormattedCitation" : "(Nicholls 1989; Peel, Finlayson &amp; McMahon 2007; Ward et al. 2010)", "previouslyFormattedCitation" : "(Nicholls 1989; Peel, Finlayson &amp; McMahon 2007; Ward &lt;i&gt;et al.&lt;/i&gt; 2010)" }, "properties" : { "noteIndex" : 0 }, "schema" : "https://github.com/citation-style-language/schema/raw/master/csl-citation.json" }</w:instrText>
      </w:r>
      <w:r w:rsidR="00A92656">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A92656">
        <w:rPr>
          <w:noProof/>
        </w:rPr>
        <w:fldChar w:fldCharType="end"/>
      </w:r>
      <w:r>
        <w:rPr>
          <w:noProof/>
        </w:rPr>
        <w:t xml:space="preserve">. The lack of a strong period of cold-induced dormancy in this region means </w:t>
      </w:r>
      <w:commentRangeStart w:id="12"/>
      <w:commentRangeStart w:id="13"/>
      <w:r>
        <w:rPr>
          <w:noProof/>
        </w:rPr>
        <w:t>plants may flower at any time of the year</w:t>
      </w:r>
      <w:commentRangeEnd w:id="12"/>
      <w:r w:rsidR="003745F7">
        <w:rPr>
          <w:rStyle w:val="CommentReference"/>
          <w:rFonts w:eastAsia="MS Mincho"/>
        </w:rPr>
        <w:commentReference w:id="12"/>
      </w:r>
      <w:commentRangeEnd w:id="13"/>
      <w:r w:rsidR="007A07AA">
        <w:rPr>
          <w:rStyle w:val="CommentReference"/>
          <w:rFonts w:eastAsia="MS Mincho"/>
        </w:rPr>
        <w:commentReference w:id="13"/>
      </w:r>
      <w:r>
        <w:rPr>
          <w:noProof/>
        </w:rPr>
        <w:t xml:space="preserve">. </w:t>
      </w:r>
      <w:commentRangeStart w:id="14"/>
      <w:commentRangeStart w:id="15"/>
      <w:r>
        <w:rPr>
          <w:noProof/>
        </w:rPr>
        <w:t xml:space="preserve">Flowering period </w:t>
      </w:r>
      <w:commentRangeEnd w:id="14"/>
      <w:r w:rsidR="003745F7">
        <w:rPr>
          <w:rStyle w:val="CommentReference"/>
          <w:rFonts w:eastAsia="MS Mincho"/>
        </w:rPr>
        <w:commentReference w:id="14"/>
      </w:r>
      <w:commentRangeEnd w:id="15"/>
      <w:r w:rsidR="007A07AA">
        <w:rPr>
          <w:rStyle w:val="CommentReference"/>
          <w:rFonts w:eastAsia="MS Mincho"/>
        </w:rPr>
        <w:commentReference w:id="15"/>
      </w:r>
      <w:r w:rsidR="0034081B">
        <w:rPr>
          <w:noProof/>
        </w:rPr>
        <w:t xml:space="preserve">length </w:t>
      </w:r>
      <w:r>
        <w:rPr>
          <w:noProof/>
        </w:rPr>
        <w:t>was used here as an indicator species’ ability to respond reproductively to favourable conditions.</w:t>
      </w:r>
    </w:p>
    <w:p w14:paraId="236E9DC0" w14:textId="77777777" w:rsidR="00196FA4" w:rsidRDefault="00196FA4" w:rsidP="00F75551">
      <w:pPr>
        <w:shd w:val="clear" w:color="auto" w:fill="FFFFFF"/>
        <w:spacing w:after="0" w:line="480" w:lineRule="auto"/>
        <w:jc w:val="both"/>
        <w:rPr>
          <w:noProof/>
        </w:rPr>
      </w:pPr>
    </w:p>
    <w:p w14:paraId="65A6849F" w14:textId="4F8D184E" w:rsidR="0017691C" w:rsidRDefault="0017691C" w:rsidP="00F75551">
      <w:pPr>
        <w:shd w:val="clear" w:color="auto" w:fill="FFFFFF"/>
        <w:spacing w:after="0" w:line="480" w:lineRule="auto"/>
        <w:jc w:val="both"/>
        <w:rPr>
          <w:noProof/>
        </w:rPr>
      </w:pPr>
      <w:r>
        <w:rPr>
          <w:noProof/>
        </w:rPr>
        <w:t xml:space="preserve">Leaf narrowness provides two-fold information about plant ecological strategy. </w:t>
      </w:r>
      <w:r w:rsidR="00C42DD6">
        <w:rPr>
          <w:noProof/>
        </w:rPr>
        <w:t>Firstly</w:t>
      </w:r>
      <w:r>
        <w:rPr>
          <w:noProof/>
        </w:rPr>
        <w:t xml:space="preserve">, narrow leaves are able to regulate temperature more efficiently and thus maintain photosynthesis in </w:t>
      </w:r>
      <w:r w:rsidR="00C42DD6">
        <w:rPr>
          <w:noProof/>
        </w:rPr>
        <w:t>hot</w:t>
      </w:r>
      <w:r w:rsidR="0034081B">
        <w:rPr>
          <w:noProof/>
        </w:rPr>
        <w:t>, dry</w:t>
      </w:r>
      <w:r w:rsidR="00C42DD6">
        <w:rPr>
          <w:noProof/>
        </w:rPr>
        <w:t xml:space="preserve"> </w:t>
      </w:r>
      <w:r>
        <w:rPr>
          <w:noProof/>
        </w:rPr>
        <w:t xml:space="preserve">or highly insolated (i.e. </w:t>
      </w:r>
      <w:r w:rsidR="00C42DD6">
        <w:rPr>
          <w:noProof/>
        </w:rPr>
        <w:t xml:space="preserve">consistent with </w:t>
      </w:r>
      <w:r>
        <w:rPr>
          <w:noProof/>
        </w:rPr>
        <w:t xml:space="preserve">disturbed) </w:t>
      </w:r>
      <w:commentRangeStart w:id="16"/>
      <w:commentRangeStart w:id="17"/>
      <w:r>
        <w:rPr>
          <w:noProof/>
        </w:rPr>
        <w:t>conditions</w:t>
      </w:r>
      <w:commentRangeEnd w:id="16"/>
      <w:r w:rsidR="00C42DD6">
        <w:rPr>
          <w:rStyle w:val="CommentReference"/>
          <w:rFonts w:eastAsia="MS Mincho"/>
        </w:rPr>
        <w:commentReference w:id="16"/>
      </w:r>
      <w:commentRangeEnd w:id="17"/>
      <w:r w:rsidR="007A07AA">
        <w:rPr>
          <w:rStyle w:val="CommentReference"/>
          <w:rFonts w:eastAsia="MS Mincho"/>
        </w:rPr>
        <w:commentReference w:id="17"/>
      </w:r>
      <w:r>
        <w:rPr>
          <w:noProof/>
        </w:rPr>
        <w:t xml:space="preserve"> </w:t>
      </w:r>
      <w:r w:rsidR="00A92656">
        <w:rPr>
          <w:noProof/>
        </w:rPr>
        <w:fldChar w:fldCharType="begin" w:fldLock="1"/>
      </w:r>
      <w:r w:rsidR="0083100C">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92656">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A92656">
        <w:rPr>
          <w:noProof/>
        </w:rPr>
        <w:fldChar w:fldCharType="end"/>
      </w:r>
      <w:r>
        <w:rPr>
          <w:noProof/>
        </w:rPr>
        <w:t xml:space="preserve">. Leaf narrowness is also strongly indicative of rheophyty – the trait syndrome shared by plants adapted to growing near swift flowing, </w:t>
      </w:r>
      <w:r w:rsidR="00196FA4">
        <w:rPr>
          <w:noProof/>
        </w:rPr>
        <w:t>frequently</w:t>
      </w:r>
      <w:r>
        <w:rPr>
          <w:noProof/>
        </w:rPr>
        <w:t xml:space="preserve"> flooded streams </w:t>
      </w:r>
      <w:r w:rsidR="00A92656">
        <w:rPr>
          <w:noProof/>
        </w:rPr>
        <w:fldChar w:fldCharType="begin" w:fldLock="1"/>
      </w:r>
      <w:r w:rsidR="0083100C">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A92656">
        <w:rPr>
          <w:noProof/>
        </w:rPr>
        <w:fldChar w:fldCharType="separate"/>
      </w:r>
      <w:r w:rsidRPr="00AC3ABD">
        <w:rPr>
          <w:noProof/>
        </w:rPr>
        <w:t>(van Steenis 1981)</w:t>
      </w:r>
      <w:r w:rsidR="00A92656">
        <w:rPr>
          <w:noProof/>
        </w:rPr>
        <w:fldChar w:fldCharType="end"/>
      </w:r>
      <w:r w:rsidRPr="00AC3ABD">
        <w:rPr>
          <w:noProof/>
        </w:rPr>
        <w:t>.</w:t>
      </w:r>
      <w:r w:rsidRPr="00C90E4D">
        <w:rPr>
          <w:noProof/>
          <w:highlight w:val="yellow"/>
        </w:rPr>
        <w:t xml:space="preserve">  </w:t>
      </w:r>
    </w:p>
    <w:p w14:paraId="403AB89B" w14:textId="77777777" w:rsidR="00C42DD6" w:rsidRDefault="00C42DD6" w:rsidP="00F75551">
      <w:pPr>
        <w:shd w:val="clear" w:color="auto" w:fill="FFFFFF"/>
        <w:spacing w:after="0" w:line="480" w:lineRule="auto"/>
        <w:jc w:val="both"/>
        <w:rPr>
          <w:rFonts w:eastAsia="Times New Roman" w:cs="Arial"/>
          <w:i/>
          <w:lang w:eastAsia="en-AU"/>
        </w:rPr>
      </w:pPr>
    </w:p>
    <w:p w14:paraId="27C8DAEA" w14:textId="77777777" w:rsidR="0017691C"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4404E1DB" w14:textId="6523B366"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The dataset for this study was assembled using measurements recorded in the field (specific leaf area, wood density), supplemented by data from published literature, private and public trait databases and Australian flora texts; see </w:t>
      </w:r>
      <w:commentRangeStart w:id="18"/>
      <w:r w:rsidRPr="00227DC8">
        <w:rPr>
          <w:rFonts w:eastAsia="Times New Roman" w:cs="Arial"/>
          <w:i/>
          <w:highlight w:val="yellow"/>
          <w:lang w:eastAsia="en-AU"/>
        </w:rPr>
        <w:t>Appendix 2</w:t>
      </w:r>
      <w:commentRangeEnd w:id="18"/>
      <w:r w:rsidR="00227DC8">
        <w:rPr>
          <w:rStyle w:val="CommentReference"/>
          <w:rFonts w:eastAsia="MS Mincho"/>
        </w:rPr>
        <w:commentReference w:id="18"/>
      </w:r>
      <w:r>
        <w:rPr>
          <w:rFonts w:eastAsia="Times New Roman" w:cs="Arial"/>
          <w:i/>
          <w:lang w:eastAsia="en-AU"/>
        </w:rPr>
        <w:t xml:space="preserve"> </w:t>
      </w:r>
      <w:r>
        <w:rPr>
          <w:rFonts w:eastAsia="Times New Roman" w:cs="Arial"/>
          <w:lang w:eastAsia="en-AU"/>
        </w:rPr>
        <w:t xml:space="preserve">a detailed bibliography of references for data. </w:t>
      </w:r>
      <w:commentRangeStart w:id="19"/>
      <w:commentRangeStart w:id="20"/>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 </w:t>
      </w:r>
      <w:commentRangeEnd w:id="19"/>
      <w:r w:rsidR="00C42DD6">
        <w:rPr>
          <w:rStyle w:val="CommentReference"/>
          <w:rFonts w:eastAsia="MS Mincho"/>
        </w:rPr>
        <w:commentReference w:id="19"/>
      </w:r>
      <w:commentRangeEnd w:id="20"/>
      <w:r w:rsidR="007A07AA">
        <w:rPr>
          <w:rStyle w:val="CommentReference"/>
          <w:rFonts w:eastAsia="MS Mincho"/>
        </w:rPr>
        <w:commentReference w:id="20"/>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variability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Michaels, Benner &amp; Hartgerink 1988; Westoby 1998)</w:t>
      </w:r>
      <w:r w:rsidR="00A92656">
        <w:rPr>
          <w:rFonts w:eastAsia="Times New Roman" w:cs="Arial"/>
          <w:lang w:eastAsia="en-AU"/>
        </w:rPr>
        <w:fldChar w:fldCharType="end"/>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104FA99E" w14:textId="2807BB9B" w:rsidR="00B26FDA" w:rsidRDefault="00B26FDA" w:rsidP="00F75551">
      <w:pPr>
        <w:shd w:val="clear" w:color="auto" w:fill="FFFFFF"/>
        <w:spacing w:after="0" w:line="480" w:lineRule="auto"/>
        <w:jc w:val="both"/>
        <w:rPr>
          <w:rFonts w:eastAsia="Times New Roman" w:cs="Arial"/>
          <w:lang w:eastAsia="en-AU"/>
        </w:rPr>
      </w:pPr>
      <w:r>
        <w:t xml:space="preserve">SLA was measured once for each species according to the procedure defined by </w:t>
      </w:r>
      <w:proofErr w:type="spellStart"/>
      <w:r>
        <w:t>Cornellisen</w:t>
      </w:r>
      <w:proofErr w:type="spellEnd"/>
      <w:r>
        <w:t xml:space="preserve"> (2003). A minimum of five new, but fully mature leaves from well-lit areas were taken from each of five non-</w:t>
      </w:r>
      <w:r>
        <w:lastRenderedPageBreak/>
        <w:t xml:space="preserve">contiguous individuals. Leaves were pressed in the field to maintain fresh area and allowed to air dry </w:t>
      </w:r>
      <w:r w:rsidRPr="006B3539">
        <w:rPr>
          <w:rFonts w:cs="Arial"/>
        </w:rPr>
        <w:t>20-45 °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3F3B0598" w14:textId="313846F4" w:rsidR="00206B13" w:rsidRDefault="0017691C" w:rsidP="00206B13">
      <w:pPr>
        <w:shd w:val="clear" w:color="auto" w:fill="FFFFFF"/>
        <w:spacing w:after="0" w:line="480" w:lineRule="auto"/>
        <w:jc w:val="both"/>
      </w:pPr>
      <w:commentRangeStart w:id="21"/>
      <w:commentRangeStart w:id="22"/>
      <w:r w:rsidRPr="00F879B2">
        <w:rPr>
          <w:rFonts w:cs="Arial"/>
        </w:rPr>
        <w:t>Wood</w:t>
      </w:r>
      <w:commentRangeEnd w:id="21"/>
      <w:r w:rsidR="00D70A2C">
        <w:rPr>
          <w:rStyle w:val="CommentReference"/>
          <w:rFonts w:eastAsia="MS Mincho"/>
        </w:rPr>
        <w:commentReference w:id="21"/>
      </w:r>
      <w:commentRangeEnd w:id="22"/>
      <w:r w:rsidR="00206B13">
        <w:rPr>
          <w:rStyle w:val="CommentReference"/>
          <w:rFonts w:eastAsia="MS Mincho"/>
        </w:rPr>
        <w:commentReference w:id="22"/>
      </w:r>
      <w:r w:rsidRPr="00F879B2">
        <w:rPr>
          <w:rFonts w:cs="Arial"/>
        </w:rPr>
        <w:t xml:space="preserve"> </w:t>
      </w:r>
      <w:r w:rsidR="00206B13">
        <w:rPr>
          <w:rFonts w:cs="Arial"/>
        </w:rPr>
        <w:t xml:space="preserve">density data was collected according to the procedure outlined in Lawson et al. (in press).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Species for which data could not be obtained in the field </w:t>
      </w:r>
      <w:commentRangeStart w:id="23"/>
      <w:r w:rsidR="00206B13">
        <w:t xml:space="preserve">were given values </w:t>
      </w:r>
      <w:commentRangeEnd w:id="23"/>
      <w:r w:rsidR="00206B13">
        <w:rPr>
          <w:rStyle w:val="CommentReference"/>
          <w:rFonts w:eastAsia="MS Mincho"/>
        </w:rPr>
        <w:commentReference w:id="23"/>
      </w:r>
      <w:r w:rsidR="00206B13">
        <w:t xml:space="preserve">from the Global Wood Density Database </w:t>
      </w:r>
      <w:r w:rsidR="00206B13">
        <w:fldChar w:fldCharType="begin" w:fldLock="1"/>
      </w:r>
      <w:r w:rsidR="00206B1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206B13">
        <w:fldChar w:fldCharType="separate"/>
      </w:r>
      <w:r w:rsidR="00206B13" w:rsidRPr="00170ECA">
        <w:rPr>
          <w:noProof/>
        </w:rPr>
        <w:t xml:space="preserve">(Chave </w:t>
      </w:r>
      <w:r w:rsidR="00206B13" w:rsidRPr="00170ECA">
        <w:rPr>
          <w:i/>
          <w:noProof/>
        </w:rPr>
        <w:t>et al.</w:t>
      </w:r>
      <w:r w:rsidR="00206B13" w:rsidRPr="00170ECA">
        <w:rPr>
          <w:noProof/>
        </w:rPr>
        <w:t xml:space="preserve"> 2009)</w:t>
      </w:r>
      <w:r w:rsidR="00206B13">
        <w:fldChar w:fldCharType="end"/>
      </w:r>
      <w:r w:rsidR="00206B13">
        <w:t xml:space="preserve">. </w:t>
      </w:r>
    </w:p>
    <w:p w14:paraId="5735EA35" w14:textId="77777777" w:rsidR="00227DC8" w:rsidRDefault="00227DC8" w:rsidP="00F75551">
      <w:pPr>
        <w:shd w:val="clear" w:color="auto" w:fill="FFFFFF"/>
        <w:spacing w:after="0" w:line="480" w:lineRule="auto"/>
        <w:jc w:val="both"/>
        <w:rPr>
          <w:rFonts w:cs="Arial"/>
        </w:rPr>
      </w:pPr>
    </w:p>
    <w:p w14:paraId="33AF0970" w14:textId="0D315C54" w:rsidR="0038417C" w:rsidRDefault="0017691C" w:rsidP="00F75551">
      <w:pPr>
        <w:shd w:val="clear" w:color="auto" w:fill="FFFFFF"/>
        <w:spacing w:after="0" w:line="480" w:lineRule="auto"/>
        <w:jc w:val="both"/>
        <w:rPr>
          <w:rFonts w:cs="Arial"/>
        </w:rPr>
      </w:pPr>
      <w:r w:rsidRPr="00C84B8C">
        <w:rPr>
          <w:i/>
        </w:rPr>
        <w:t xml:space="preserve">Hydrological </w:t>
      </w:r>
      <w:r w:rsidR="00D94A21">
        <w:rPr>
          <w:i/>
        </w:rPr>
        <w:t>analysis</w:t>
      </w:r>
    </w:p>
    <w:p w14:paraId="0EA24103" w14:textId="11EB2AD5"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SW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30 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EB59E3">
        <w:fldChar w:fldCharType="begin" w:fldLock="1"/>
      </w:r>
      <w:r w:rsidR="007946B2">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EB59E3">
        <w:fldChar w:fldCharType="separate"/>
      </w:r>
      <w:r w:rsidR="00F75551" w:rsidRPr="00F75551">
        <w:rPr>
          <w:noProof/>
        </w:rPr>
        <w:t>(Marsh, Stewardson &amp; Kennard 2003)</w:t>
      </w:r>
      <w:r w:rsidR="00EB59E3">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et al.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CD78F8">
        <w:t>1</w:t>
      </w:r>
      <w:r w:rsidR="0017691C"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et al. (in press); the reader is referred to this publication for further detail. </w:t>
      </w:r>
      <w:r w:rsidR="0017691C">
        <w:t xml:space="preserve">Summary statistics for </w:t>
      </w:r>
      <w:r w:rsidR="0017691C">
        <w:lastRenderedPageBreak/>
        <w:t xml:space="preserve">hydrological metrics are shown in </w:t>
      </w:r>
      <w:r w:rsidR="007A07AA">
        <w:t>the Supporting Information</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sizes of river.</w:t>
      </w:r>
      <w:r w:rsidR="0017691C">
        <w:t xml:space="preserve"> These metrics therefore represent ratios of flow magnitude to mean daily flow. </w:t>
      </w:r>
    </w:p>
    <w:p w14:paraId="01A4D7E0" w14:textId="77777777" w:rsidR="0085351F" w:rsidRPr="001149F4" w:rsidRDefault="0085351F" w:rsidP="00F75551">
      <w:pPr>
        <w:shd w:val="clear" w:color="auto" w:fill="FFFFFF"/>
        <w:spacing w:after="0" w:line="480" w:lineRule="auto"/>
        <w:jc w:val="both"/>
        <w:rPr>
          <w:rFonts w:cs="Arial"/>
          <w:i/>
        </w:rPr>
      </w:pPr>
    </w:p>
    <w:p w14:paraId="2BFA604D" w14:textId="4D1E1281" w:rsidR="0017691C" w:rsidRDefault="0017691C" w:rsidP="00F75551">
      <w:pPr>
        <w:pStyle w:val="Caption"/>
        <w:keepNext/>
        <w:spacing w:line="480" w:lineRule="auto"/>
      </w:pPr>
      <w:r>
        <w:t xml:space="preserve">Table </w:t>
      </w:r>
      <w:r w:rsidR="00D94A21">
        <w:t>1</w:t>
      </w:r>
      <w:r>
        <w:t xml:space="preserve">. Hydrological parameters used as metrics of frequency and magnitude of flooding disturbance and variability in seasonal water </w:t>
      </w:r>
      <w:r w:rsidR="00064C80">
        <w:t xml:space="preserve">availability </w:t>
      </w:r>
      <w:r>
        <w:t>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17691C" w:rsidRPr="00DE2EFD" w14:paraId="1681A756" w14:textId="77777777" w:rsidTr="00F75551">
        <w:tc>
          <w:tcPr>
            <w:tcW w:w="2204" w:type="dxa"/>
            <w:tcBorders>
              <w:top w:val="single" w:sz="4" w:space="0" w:color="auto"/>
              <w:bottom w:val="single" w:sz="4" w:space="0" w:color="auto"/>
              <w:right w:val="single" w:sz="4" w:space="0" w:color="auto"/>
            </w:tcBorders>
          </w:tcPr>
          <w:p w14:paraId="3F4D3F18" w14:textId="5D553AA3" w:rsidR="0017691C" w:rsidRPr="00DA6200" w:rsidRDefault="0017691C" w:rsidP="00F75551">
            <w:pPr>
              <w:spacing w:line="48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117A47E3" w14:textId="041CBB97" w:rsidR="0017691C" w:rsidRPr="00DA6200" w:rsidRDefault="0017691C" w:rsidP="00F75551">
            <w:pPr>
              <w:spacing w:line="48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1B248843" w14:textId="21CE5843" w:rsidR="0017691C" w:rsidRPr="00DA6200" w:rsidRDefault="0017691C" w:rsidP="00F75551">
            <w:pPr>
              <w:spacing w:line="48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638C400A" w14:textId="5AD46909" w:rsidR="0017691C" w:rsidRPr="00DA6200" w:rsidRDefault="0017691C" w:rsidP="00F75551">
            <w:pPr>
              <w:spacing w:line="480" w:lineRule="auto"/>
              <w:rPr>
                <w:b/>
                <w:sz w:val="20"/>
                <w:szCs w:val="20"/>
              </w:rPr>
            </w:pPr>
            <w:r w:rsidRPr="00DA6200">
              <w:rPr>
                <w:b/>
                <w:sz w:val="20"/>
                <w:szCs w:val="20"/>
              </w:rPr>
              <w:t>Description</w:t>
            </w:r>
          </w:p>
        </w:tc>
      </w:tr>
      <w:tr w:rsidR="0017691C" w:rsidRPr="00DE2EFD" w14:paraId="3F0DE7A7" w14:textId="77777777" w:rsidTr="00F75551">
        <w:tc>
          <w:tcPr>
            <w:tcW w:w="9016" w:type="dxa"/>
            <w:gridSpan w:val="4"/>
            <w:tcBorders>
              <w:top w:val="single" w:sz="4" w:space="0" w:color="auto"/>
              <w:bottom w:val="single" w:sz="4" w:space="0" w:color="auto"/>
            </w:tcBorders>
          </w:tcPr>
          <w:p w14:paraId="06FD50B5" w14:textId="2D0CE60D" w:rsidR="0017691C" w:rsidRPr="00DA6200" w:rsidRDefault="0017691C" w:rsidP="00F75551">
            <w:pPr>
              <w:spacing w:line="480" w:lineRule="auto"/>
              <w:rPr>
                <w:i/>
                <w:sz w:val="20"/>
                <w:szCs w:val="20"/>
              </w:rPr>
            </w:pPr>
            <w:r w:rsidRPr="00DA6200">
              <w:rPr>
                <w:i/>
                <w:sz w:val="20"/>
                <w:szCs w:val="20"/>
              </w:rPr>
              <w:t>Flood frequency and magnitude</w:t>
            </w:r>
            <w:r w:rsidR="003D73CD">
              <w:rPr>
                <w:i/>
                <w:sz w:val="20"/>
                <w:szCs w:val="20"/>
              </w:rPr>
              <w:t xml:space="preserve"> </w:t>
            </w:r>
          </w:p>
        </w:tc>
      </w:tr>
      <w:tr w:rsidR="0017691C" w:rsidRPr="00DE2EFD" w14:paraId="0CC2121C" w14:textId="77777777" w:rsidTr="00F75551">
        <w:tc>
          <w:tcPr>
            <w:tcW w:w="2204" w:type="dxa"/>
            <w:tcBorders>
              <w:top w:val="single" w:sz="4" w:space="0" w:color="auto"/>
              <w:bottom w:val="nil"/>
              <w:right w:val="single" w:sz="4" w:space="0" w:color="auto"/>
            </w:tcBorders>
          </w:tcPr>
          <w:p w14:paraId="137CB87A" w14:textId="77777777" w:rsidR="0017691C" w:rsidRPr="00DA6200" w:rsidRDefault="0017691C" w:rsidP="00F75551">
            <w:pPr>
              <w:spacing w:line="480" w:lineRule="auto"/>
              <w:rPr>
                <w:sz w:val="20"/>
                <w:szCs w:val="20"/>
              </w:rPr>
            </w:pPr>
            <w:r w:rsidRPr="00DA6200">
              <w:rPr>
                <w:sz w:val="20"/>
                <w:szCs w:val="20"/>
              </w:rPr>
              <w:t xml:space="preserve">Mean magnitude of </w:t>
            </w:r>
            <w:commentRangeStart w:id="24"/>
            <w:commentRangeStart w:id="25"/>
            <w:r w:rsidRPr="00DA6200">
              <w:rPr>
                <w:sz w:val="20"/>
                <w:szCs w:val="20"/>
              </w:rPr>
              <w:t>high spells</w:t>
            </w:r>
            <w:commentRangeEnd w:id="24"/>
            <w:r w:rsidR="008408BF">
              <w:rPr>
                <w:rStyle w:val="CommentReference"/>
                <w:rFonts w:eastAsia="MS Mincho"/>
              </w:rPr>
              <w:commentReference w:id="24"/>
            </w:r>
            <w:commentRangeEnd w:id="25"/>
            <w:r w:rsidR="00D94A21">
              <w:rPr>
                <w:rStyle w:val="CommentReference"/>
                <w:rFonts w:eastAsia="MS Mincho"/>
              </w:rPr>
              <w:commentReference w:id="25"/>
            </w:r>
            <w:r w:rsidRPr="00DA6200">
              <w:rPr>
                <w:sz w:val="20"/>
                <w:szCs w:val="20"/>
              </w:rPr>
              <w:t>*</w:t>
            </w:r>
          </w:p>
        </w:tc>
        <w:tc>
          <w:tcPr>
            <w:tcW w:w="1902" w:type="dxa"/>
            <w:tcBorders>
              <w:top w:val="single" w:sz="4" w:space="0" w:color="auto"/>
              <w:left w:val="single" w:sz="4" w:space="0" w:color="auto"/>
              <w:right w:val="single" w:sz="4" w:space="0" w:color="auto"/>
            </w:tcBorders>
          </w:tcPr>
          <w:p w14:paraId="32BDECC0" w14:textId="77777777" w:rsidR="0017691C" w:rsidRPr="00DA6200" w:rsidRDefault="0017691C" w:rsidP="00F75551">
            <w:pPr>
              <w:spacing w:line="48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3B303FB7"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50931A3" w14:textId="16D833F3" w:rsidR="0017691C" w:rsidRPr="00DA6200" w:rsidRDefault="0054559E" w:rsidP="00F75551">
            <w:pPr>
              <w:spacing w:line="48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commentRangeStart w:id="26"/>
            <w:commentRangeStart w:id="27"/>
            <w:r w:rsidR="0017691C" w:rsidRPr="00DA6200">
              <w:rPr>
                <w:sz w:val="20"/>
                <w:szCs w:val="20"/>
              </w:rPr>
              <w:t>High</w:t>
            </w:r>
            <w:commentRangeEnd w:id="26"/>
            <w:r w:rsidR="008408BF">
              <w:rPr>
                <w:rStyle w:val="CommentReference"/>
                <w:rFonts w:eastAsia="MS Mincho"/>
              </w:rPr>
              <w:commentReference w:id="26"/>
            </w:r>
            <w:commentRangeEnd w:id="27"/>
            <w:r w:rsidR="00D94A21">
              <w:rPr>
                <w:rStyle w:val="CommentReference"/>
                <w:rFonts w:eastAsia="MS Mincho"/>
              </w:rPr>
              <w:commentReference w:id="27"/>
            </w:r>
            <w:r w:rsidR="0017691C" w:rsidRPr="00DA6200">
              <w:rPr>
                <w:sz w:val="20"/>
                <w:szCs w:val="20"/>
              </w:rPr>
              <w:t xml:space="preserve"> spells are periods of flow above the 95</w:t>
            </w:r>
            <w:r w:rsidR="0017691C" w:rsidRPr="00DA6200">
              <w:rPr>
                <w:sz w:val="20"/>
                <w:szCs w:val="20"/>
                <w:vertAlign w:val="superscript"/>
              </w:rPr>
              <w:t>th</w:t>
            </w:r>
            <w:r w:rsidR="0017691C" w:rsidRPr="00DA6200">
              <w:rPr>
                <w:sz w:val="20"/>
                <w:szCs w:val="20"/>
              </w:rPr>
              <w:t xml:space="preserve"> percentile on the flow duration curve. </w:t>
            </w:r>
            <w:proofErr w:type="spellStart"/>
            <w:r w:rsidR="00803BAF">
              <w:rPr>
                <w:sz w:val="20"/>
                <w:szCs w:val="20"/>
              </w:rPr>
              <w:t>HSPeak</w:t>
            </w:r>
            <w:proofErr w:type="spellEnd"/>
            <w:r w:rsidR="00803BAF">
              <w:rPr>
                <w:sz w:val="20"/>
                <w:szCs w:val="20"/>
              </w:rPr>
              <w:t xml:space="preserve"> </w:t>
            </w:r>
            <w:r w:rsidR="00157B7D">
              <w:rPr>
                <w:sz w:val="20"/>
                <w:szCs w:val="20"/>
              </w:rPr>
              <w:t>describes</w:t>
            </w:r>
            <w:r w:rsidR="00803BAF">
              <w:rPr>
                <w:sz w:val="20"/>
                <w:szCs w:val="20"/>
              </w:rPr>
              <w:t xml:space="preserve"> the mean </w:t>
            </w:r>
            <w:r w:rsidR="00157B7D">
              <w:rPr>
                <w:sz w:val="20"/>
                <w:szCs w:val="20"/>
              </w:rPr>
              <w:t xml:space="preserve">magnitude </w:t>
            </w:r>
            <w:r w:rsidR="00803BAF">
              <w:rPr>
                <w:sz w:val="20"/>
                <w:szCs w:val="20"/>
              </w:rPr>
              <w:t>of peak flows during high spells</w:t>
            </w:r>
            <w:r w:rsidR="00157B7D">
              <w:rPr>
                <w:sz w:val="20"/>
                <w:szCs w:val="20"/>
              </w:rPr>
              <w:t xml:space="preserve"> throughout the record</w:t>
            </w:r>
            <w:r w:rsidR="00803BAF">
              <w:rPr>
                <w:sz w:val="20"/>
                <w:szCs w:val="20"/>
              </w:rPr>
              <w:t>.</w:t>
            </w:r>
            <w:r w:rsidR="00157B7D">
              <w:rPr>
                <w:sz w:val="20"/>
                <w:szCs w:val="20"/>
              </w:rPr>
              <w:t xml:space="preserve"> </w:t>
            </w:r>
            <w:proofErr w:type="spellStart"/>
            <w:r w:rsidR="00157B7D">
              <w:rPr>
                <w:sz w:val="20"/>
                <w:szCs w:val="20"/>
              </w:rPr>
              <w:t>MDFAnnHSNum</w:t>
            </w:r>
            <w:proofErr w:type="spellEnd"/>
            <w:r w:rsidR="00157B7D">
              <w:rPr>
                <w:sz w:val="20"/>
                <w:szCs w:val="20"/>
              </w:rPr>
              <w:t xml:space="preserve"> describes the mean annual frequency of high spell periods. The coefficients of variation of these metrics between years </w:t>
            </w:r>
            <w:r>
              <w:rPr>
                <w:sz w:val="20"/>
                <w:szCs w:val="20"/>
              </w:rPr>
              <w:t>characterise</w:t>
            </w:r>
            <w:r w:rsidR="00157B7D">
              <w:rPr>
                <w:sz w:val="20"/>
                <w:szCs w:val="20"/>
              </w:rPr>
              <w:t xml:space="preserve"> hydrological variability as it pertains to</w:t>
            </w:r>
            <w:r>
              <w:rPr>
                <w:sz w:val="20"/>
                <w:szCs w:val="20"/>
              </w:rPr>
              <w:t xml:space="preserve"> patterns of</w:t>
            </w:r>
            <w:r w:rsidR="00157B7D">
              <w:rPr>
                <w:sz w:val="20"/>
                <w:szCs w:val="20"/>
              </w:rPr>
              <w:t xml:space="preserve"> high flow</w:t>
            </w:r>
            <w:r>
              <w:rPr>
                <w:sz w:val="20"/>
                <w:szCs w:val="20"/>
              </w:rPr>
              <w:t>s</w:t>
            </w:r>
            <w:r w:rsidR="00157B7D">
              <w:rPr>
                <w:sz w:val="20"/>
                <w:szCs w:val="20"/>
              </w:rPr>
              <w:t xml:space="preserve">. </w:t>
            </w:r>
            <w:r w:rsidR="0017691C" w:rsidRPr="00DA6200">
              <w:rPr>
                <w:sz w:val="20"/>
                <w:szCs w:val="20"/>
              </w:rPr>
              <w:t xml:space="preserve"> 20 year average return interval (ARI) floods </w:t>
            </w:r>
            <w:r w:rsidR="00157B7D">
              <w:rPr>
                <w:sz w:val="20"/>
                <w:szCs w:val="20"/>
              </w:rPr>
              <w:t xml:space="preserve">are larger flow events with the potential to be </w:t>
            </w:r>
            <w:proofErr w:type="spellStart"/>
            <w:r w:rsidR="00157B7D">
              <w:rPr>
                <w:sz w:val="20"/>
                <w:szCs w:val="20"/>
              </w:rPr>
              <w:t>geomorphically</w:t>
            </w:r>
            <w:proofErr w:type="spellEnd"/>
            <w:r w:rsidR="00157B7D">
              <w:rPr>
                <w:sz w:val="20"/>
                <w:szCs w:val="20"/>
              </w:rPr>
              <w:t xml:space="preserve"> effective and rework the fluvial landscape</w:t>
            </w:r>
            <w:r w:rsidR="0017691C" w:rsidRPr="00DA6200">
              <w:rPr>
                <w:sz w:val="20"/>
                <w:szCs w:val="20"/>
              </w:rPr>
              <w:t xml:space="preserve">. </w:t>
            </w:r>
          </w:p>
        </w:tc>
      </w:tr>
      <w:tr w:rsidR="0017691C" w:rsidRPr="00DE2EFD" w14:paraId="08E40267" w14:textId="77777777" w:rsidTr="00F75551">
        <w:tc>
          <w:tcPr>
            <w:tcW w:w="2204" w:type="dxa"/>
            <w:tcBorders>
              <w:top w:val="nil"/>
              <w:bottom w:val="nil"/>
              <w:right w:val="single" w:sz="4" w:space="0" w:color="auto"/>
            </w:tcBorders>
          </w:tcPr>
          <w:p w14:paraId="0C3D7220" w14:textId="77777777" w:rsidR="0017691C" w:rsidRPr="00DA6200" w:rsidRDefault="0017691C" w:rsidP="00F75551">
            <w:pPr>
              <w:spacing w:line="48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2C4FE0B6" w14:textId="77777777" w:rsidR="0017691C" w:rsidRPr="00DA6200" w:rsidRDefault="0017691C" w:rsidP="00F75551">
            <w:pPr>
              <w:spacing w:line="48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0F6C6A9B" w14:textId="549FE5CF"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4D427088" w14:textId="77777777" w:rsidR="0017691C" w:rsidRPr="00DA6200" w:rsidRDefault="0017691C" w:rsidP="00F75551">
            <w:pPr>
              <w:spacing w:line="480" w:lineRule="auto"/>
              <w:rPr>
                <w:sz w:val="20"/>
                <w:szCs w:val="20"/>
              </w:rPr>
            </w:pPr>
          </w:p>
        </w:tc>
      </w:tr>
      <w:tr w:rsidR="0017691C" w:rsidRPr="00DE2EFD" w14:paraId="4062A44A" w14:textId="77777777" w:rsidTr="00F75551">
        <w:tc>
          <w:tcPr>
            <w:tcW w:w="2204" w:type="dxa"/>
            <w:tcBorders>
              <w:top w:val="nil"/>
              <w:bottom w:val="nil"/>
              <w:right w:val="single" w:sz="4" w:space="0" w:color="auto"/>
            </w:tcBorders>
          </w:tcPr>
          <w:p w14:paraId="2E3CD999" w14:textId="77777777" w:rsidR="0017691C" w:rsidRPr="00DA6200" w:rsidRDefault="0017691C" w:rsidP="00F75551">
            <w:pPr>
              <w:spacing w:line="48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F74948D" w14:textId="77777777" w:rsidR="0017691C" w:rsidRPr="00DA6200" w:rsidRDefault="0017691C" w:rsidP="00F75551">
            <w:pPr>
              <w:spacing w:line="48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6673DA7C" w14:textId="1423D41A"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0591AB3B" w14:textId="77777777" w:rsidR="0017691C" w:rsidRPr="00DA6200" w:rsidRDefault="0017691C" w:rsidP="00F75551">
            <w:pPr>
              <w:spacing w:line="480" w:lineRule="auto"/>
              <w:rPr>
                <w:sz w:val="20"/>
                <w:szCs w:val="20"/>
              </w:rPr>
            </w:pPr>
          </w:p>
        </w:tc>
      </w:tr>
      <w:tr w:rsidR="0017691C" w:rsidRPr="00DE2EFD" w14:paraId="5CE2C3BA" w14:textId="77777777" w:rsidTr="00F75551">
        <w:tc>
          <w:tcPr>
            <w:tcW w:w="2204" w:type="dxa"/>
            <w:tcBorders>
              <w:top w:val="nil"/>
              <w:bottom w:val="nil"/>
              <w:right w:val="single" w:sz="4" w:space="0" w:color="auto"/>
            </w:tcBorders>
          </w:tcPr>
          <w:p w14:paraId="23458B05" w14:textId="77777777" w:rsidR="0017691C" w:rsidRPr="00DA6200" w:rsidRDefault="0017691C" w:rsidP="00F75551">
            <w:pPr>
              <w:spacing w:line="48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3DF2F404" w14:textId="77777777" w:rsidR="0017691C" w:rsidRPr="00DA6200" w:rsidRDefault="0017691C" w:rsidP="00F75551">
            <w:pPr>
              <w:spacing w:line="48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2C8815F2" w14:textId="42BD5EC0" w:rsidR="0017691C" w:rsidRPr="00DA6200" w:rsidRDefault="0017691C" w:rsidP="00F75551">
            <w:pPr>
              <w:spacing w:line="48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BBEAC3E" w14:textId="77777777" w:rsidR="0017691C" w:rsidRPr="00DA6200" w:rsidRDefault="0017691C" w:rsidP="00F75551">
            <w:pPr>
              <w:spacing w:line="480" w:lineRule="auto"/>
              <w:rPr>
                <w:sz w:val="20"/>
                <w:szCs w:val="20"/>
              </w:rPr>
            </w:pPr>
          </w:p>
        </w:tc>
      </w:tr>
      <w:tr w:rsidR="0017691C" w:rsidRPr="00DE2EFD" w14:paraId="6BC3629B" w14:textId="77777777" w:rsidTr="00F75551">
        <w:tc>
          <w:tcPr>
            <w:tcW w:w="2204" w:type="dxa"/>
            <w:tcBorders>
              <w:top w:val="nil"/>
              <w:bottom w:val="single" w:sz="4" w:space="0" w:color="auto"/>
              <w:right w:val="single" w:sz="4" w:space="0" w:color="auto"/>
            </w:tcBorders>
          </w:tcPr>
          <w:p w14:paraId="027BA47F" w14:textId="77777777" w:rsidR="0017691C" w:rsidRPr="00DA6200" w:rsidRDefault="0017691C" w:rsidP="00F75551">
            <w:pPr>
              <w:spacing w:line="48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5C623B28" w14:textId="77777777" w:rsidR="0017691C" w:rsidRPr="00DA6200" w:rsidRDefault="0017691C" w:rsidP="00F75551">
            <w:pPr>
              <w:spacing w:line="48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3F844F04" w14:textId="44B7DD60"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51D822FF" w14:textId="77777777" w:rsidR="0017691C" w:rsidRPr="00DA6200" w:rsidRDefault="0017691C" w:rsidP="00F75551">
            <w:pPr>
              <w:spacing w:line="480" w:lineRule="auto"/>
              <w:rPr>
                <w:sz w:val="20"/>
                <w:szCs w:val="20"/>
              </w:rPr>
            </w:pPr>
          </w:p>
        </w:tc>
      </w:tr>
      <w:tr w:rsidR="0017691C" w:rsidRPr="00DE2EFD" w14:paraId="5003CA38" w14:textId="77777777" w:rsidTr="00F75551">
        <w:tc>
          <w:tcPr>
            <w:tcW w:w="9016" w:type="dxa"/>
            <w:gridSpan w:val="4"/>
            <w:tcBorders>
              <w:top w:val="single" w:sz="4" w:space="0" w:color="auto"/>
              <w:bottom w:val="single" w:sz="4" w:space="0" w:color="auto"/>
            </w:tcBorders>
          </w:tcPr>
          <w:p w14:paraId="41AAC992" w14:textId="098CC64C" w:rsidR="0017691C" w:rsidRPr="00DA6200" w:rsidRDefault="0017691C" w:rsidP="00F75551">
            <w:pPr>
              <w:spacing w:line="480" w:lineRule="auto"/>
              <w:rPr>
                <w:i/>
                <w:sz w:val="20"/>
                <w:szCs w:val="20"/>
              </w:rPr>
            </w:pPr>
            <w:r w:rsidRPr="00DA6200">
              <w:rPr>
                <w:i/>
                <w:sz w:val="20"/>
                <w:szCs w:val="20"/>
              </w:rPr>
              <w:lastRenderedPageBreak/>
              <w:t>Rise and fall rates</w:t>
            </w:r>
          </w:p>
        </w:tc>
      </w:tr>
      <w:tr w:rsidR="0017691C" w:rsidRPr="00DE2EFD" w14:paraId="44D1A523" w14:textId="77777777" w:rsidTr="00F75551">
        <w:tc>
          <w:tcPr>
            <w:tcW w:w="2204" w:type="dxa"/>
            <w:tcBorders>
              <w:top w:val="single" w:sz="4" w:space="0" w:color="auto"/>
              <w:bottom w:val="nil"/>
              <w:right w:val="single" w:sz="4" w:space="0" w:color="auto"/>
            </w:tcBorders>
          </w:tcPr>
          <w:p w14:paraId="3C719A90" w14:textId="77777777" w:rsidR="0017691C" w:rsidRPr="00DA6200" w:rsidRDefault="0017691C" w:rsidP="00F75551">
            <w:pPr>
              <w:spacing w:line="48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6D436671" w14:textId="77777777" w:rsidR="0017691C" w:rsidRPr="00DA6200" w:rsidRDefault="0017691C" w:rsidP="00F75551">
            <w:pPr>
              <w:spacing w:line="48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4DBDFEFA" w14:textId="77777777" w:rsidR="0017691C" w:rsidRPr="00DA6200" w:rsidRDefault="0017691C" w:rsidP="00F75551">
            <w:pPr>
              <w:spacing w:line="48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54A2779C" w14:textId="54EAA116" w:rsidR="00B819B5" w:rsidRDefault="00B819B5" w:rsidP="00F75551">
            <w:pPr>
              <w:spacing w:line="480" w:lineRule="auto"/>
              <w:rPr>
                <w:sz w:val="20"/>
                <w:szCs w:val="20"/>
              </w:rPr>
            </w:pPr>
            <w:r>
              <w:rPr>
                <w:sz w:val="20"/>
                <w:szCs w:val="20"/>
              </w:rPr>
              <w:t xml:space="preserve">Flow rise and fall rates describe the shape of high flow curves. </w:t>
            </w:r>
            <w:r w:rsidR="00323B5B">
              <w:rPr>
                <w:sz w:val="20"/>
                <w:szCs w:val="20"/>
              </w:rPr>
              <w:t xml:space="preserve">Flow rise rate influences the ability of flows to entrain </w:t>
            </w:r>
            <w:r>
              <w:rPr>
                <w:sz w:val="20"/>
                <w:szCs w:val="20"/>
              </w:rPr>
              <w:t xml:space="preserve">and deposition of </w:t>
            </w:r>
            <w:r w:rsidR="00323B5B">
              <w:rPr>
                <w:sz w:val="20"/>
                <w:szCs w:val="20"/>
              </w:rPr>
              <w:t>sediment</w:t>
            </w:r>
            <w:r>
              <w:rPr>
                <w:sz w:val="20"/>
                <w:szCs w:val="20"/>
              </w:rPr>
              <w:t xml:space="preserve"> and</w:t>
            </w:r>
            <w:r w:rsidR="00323B5B">
              <w:rPr>
                <w:sz w:val="20"/>
                <w:szCs w:val="20"/>
              </w:rPr>
              <w:t xml:space="preserve"> </w:t>
            </w:r>
            <w:r>
              <w:rPr>
                <w:sz w:val="20"/>
                <w:szCs w:val="20"/>
              </w:rPr>
              <w:t>debris</w:t>
            </w:r>
            <w:r w:rsidR="00323B5B">
              <w:rPr>
                <w:sz w:val="20"/>
                <w:szCs w:val="20"/>
              </w:rPr>
              <w:t xml:space="preserve"> into the flood channel. Entrained sediment increases the erosive potential of flows, while entrained debris can build up against plant stems, </w:t>
            </w:r>
            <w:r>
              <w:rPr>
                <w:sz w:val="20"/>
                <w:szCs w:val="20"/>
              </w:rPr>
              <w:t>causing intense</w:t>
            </w:r>
            <w:r w:rsidR="00323B5B">
              <w:rPr>
                <w:sz w:val="20"/>
                <w:szCs w:val="20"/>
              </w:rPr>
              <w:t xml:space="preserve"> mechanical stres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0CEB9577" w14:textId="62122223" w:rsidR="0017691C" w:rsidRPr="00DA6200" w:rsidRDefault="0017691C" w:rsidP="00F75551">
            <w:pPr>
              <w:spacing w:line="480" w:lineRule="auto"/>
              <w:rPr>
                <w:sz w:val="20"/>
                <w:szCs w:val="20"/>
              </w:rPr>
            </w:pPr>
          </w:p>
        </w:tc>
      </w:tr>
      <w:tr w:rsidR="0017691C" w:rsidRPr="00DE2EFD" w14:paraId="19BF0C48" w14:textId="77777777" w:rsidTr="00F75551">
        <w:tc>
          <w:tcPr>
            <w:tcW w:w="2204" w:type="dxa"/>
            <w:tcBorders>
              <w:top w:val="nil"/>
              <w:bottom w:val="nil"/>
              <w:right w:val="single" w:sz="4" w:space="0" w:color="auto"/>
            </w:tcBorders>
          </w:tcPr>
          <w:p w14:paraId="39B8FE51" w14:textId="77D37C40" w:rsidR="0017691C" w:rsidRPr="00DA6200" w:rsidRDefault="0017691C" w:rsidP="00F75551">
            <w:pPr>
              <w:spacing w:line="48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090131A9" w14:textId="6CEDACF3" w:rsidR="0017691C" w:rsidRPr="00DA6200" w:rsidRDefault="00323B5B" w:rsidP="00F75551">
            <w:pPr>
              <w:spacing w:line="48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0DDAD7C5" w14:textId="6B2856D6" w:rsidR="0017691C" w:rsidRPr="00DA6200" w:rsidRDefault="0017691C" w:rsidP="00F75551">
            <w:pPr>
              <w:spacing w:line="48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1F945CF6" w14:textId="77777777" w:rsidR="0017691C" w:rsidRPr="00DA6200" w:rsidRDefault="0017691C" w:rsidP="00F75551">
            <w:pPr>
              <w:spacing w:line="480" w:lineRule="auto"/>
              <w:rPr>
                <w:sz w:val="20"/>
                <w:szCs w:val="20"/>
              </w:rPr>
            </w:pPr>
          </w:p>
        </w:tc>
      </w:tr>
      <w:tr w:rsidR="0017691C" w:rsidRPr="00DE2EFD" w14:paraId="69F47FB3" w14:textId="77777777" w:rsidTr="00F75551">
        <w:tc>
          <w:tcPr>
            <w:tcW w:w="2204" w:type="dxa"/>
            <w:tcBorders>
              <w:top w:val="nil"/>
              <w:bottom w:val="nil"/>
              <w:right w:val="single" w:sz="4" w:space="0" w:color="auto"/>
            </w:tcBorders>
          </w:tcPr>
          <w:p w14:paraId="5146E180" w14:textId="77777777" w:rsidR="0017691C" w:rsidRPr="00DA6200" w:rsidRDefault="0017691C" w:rsidP="00F75551">
            <w:pPr>
              <w:spacing w:line="48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2745BFF2" w14:textId="77777777" w:rsidR="0017691C" w:rsidRPr="00DA6200" w:rsidRDefault="0017691C" w:rsidP="00F75551">
            <w:pPr>
              <w:spacing w:line="48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39E17597" w14:textId="1EE81F16"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1968F10F" w14:textId="77777777" w:rsidR="0017691C" w:rsidRPr="00DA6200" w:rsidRDefault="0017691C" w:rsidP="00F75551">
            <w:pPr>
              <w:spacing w:line="480" w:lineRule="auto"/>
              <w:rPr>
                <w:sz w:val="20"/>
                <w:szCs w:val="20"/>
              </w:rPr>
            </w:pPr>
          </w:p>
        </w:tc>
      </w:tr>
      <w:tr w:rsidR="0017691C" w:rsidRPr="00DE2EFD" w14:paraId="498BA6B2" w14:textId="77777777" w:rsidTr="00F75551">
        <w:tc>
          <w:tcPr>
            <w:tcW w:w="2204" w:type="dxa"/>
            <w:tcBorders>
              <w:top w:val="nil"/>
              <w:bottom w:val="single" w:sz="4" w:space="0" w:color="auto"/>
              <w:right w:val="single" w:sz="4" w:space="0" w:color="auto"/>
            </w:tcBorders>
          </w:tcPr>
          <w:p w14:paraId="63D3D928" w14:textId="77777777" w:rsidR="0017691C" w:rsidRPr="00DA6200" w:rsidRDefault="0017691C" w:rsidP="00F75551">
            <w:pPr>
              <w:spacing w:line="48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513EB948" w14:textId="77777777" w:rsidR="0017691C" w:rsidRPr="00DA6200" w:rsidRDefault="0017691C" w:rsidP="00F75551">
            <w:pPr>
              <w:spacing w:line="48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6E56F29E" w14:textId="44B4F33C"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18A69415" w14:textId="77777777" w:rsidR="0017691C" w:rsidRPr="00DA6200" w:rsidRDefault="0017691C" w:rsidP="00F75551">
            <w:pPr>
              <w:spacing w:line="480" w:lineRule="auto"/>
              <w:rPr>
                <w:sz w:val="20"/>
                <w:szCs w:val="20"/>
              </w:rPr>
            </w:pPr>
          </w:p>
        </w:tc>
      </w:tr>
      <w:tr w:rsidR="0017691C" w:rsidRPr="00DE2EFD" w14:paraId="08C9C815" w14:textId="77777777" w:rsidTr="00F75551">
        <w:tc>
          <w:tcPr>
            <w:tcW w:w="9016" w:type="dxa"/>
            <w:gridSpan w:val="4"/>
            <w:tcBorders>
              <w:top w:val="single" w:sz="4" w:space="0" w:color="auto"/>
              <w:bottom w:val="single" w:sz="4" w:space="0" w:color="auto"/>
            </w:tcBorders>
          </w:tcPr>
          <w:p w14:paraId="0D86D5EE" w14:textId="10E12C45" w:rsidR="0017691C" w:rsidRPr="00DA6200" w:rsidRDefault="0017691C" w:rsidP="00F75551">
            <w:pPr>
              <w:spacing w:line="480" w:lineRule="auto"/>
              <w:rPr>
                <w:sz w:val="20"/>
                <w:szCs w:val="20"/>
              </w:rPr>
            </w:pPr>
            <w:r w:rsidRPr="00DA6200">
              <w:rPr>
                <w:i/>
                <w:sz w:val="20"/>
                <w:szCs w:val="20"/>
              </w:rPr>
              <w:t>Colwell’s indices</w:t>
            </w:r>
          </w:p>
        </w:tc>
      </w:tr>
      <w:tr w:rsidR="0017691C" w:rsidRPr="00DE2EFD" w14:paraId="6035DBC7" w14:textId="77777777" w:rsidTr="00F75551">
        <w:tc>
          <w:tcPr>
            <w:tcW w:w="2204" w:type="dxa"/>
            <w:tcBorders>
              <w:top w:val="single" w:sz="4" w:space="0" w:color="auto"/>
              <w:bottom w:val="nil"/>
              <w:right w:val="single" w:sz="4" w:space="0" w:color="auto"/>
            </w:tcBorders>
          </w:tcPr>
          <w:p w14:paraId="400D7F15" w14:textId="77777777" w:rsidR="0017691C" w:rsidRPr="00DA6200" w:rsidRDefault="0017691C" w:rsidP="00F75551">
            <w:pPr>
              <w:spacing w:line="480" w:lineRule="auto"/>
              <w:rPr>
                <w:sz w:val="20"/>
                <w:szCs w:val="20"/>
              </w:rPr>
            </w:pPr>
            <w:commentRangeStart w:id="28"/>
            <w:commentRangeStart w:id="29"/>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60D11DF8" w14:textId="77777777" w:rsidR="0017691C" w:rsidRPr="00DA6200" w:rsidRDefault="0017691C" w:rsidP="00F75551">
            <w:pPr>
              <w:spacing w:line="48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5177AF06"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78263A6" w14:textId="24866D16" w:rsidR="0017691C" w:rsidRPr="00DA6200" w:rsidRDefault="0017691C" w:rsidP="00F75551">
            <w:pPr>
              <w:spacing w:line="48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lastRenderedPageBreak/>
              <w:t>Constancy</w:t>
            </w:r>
            <w:r w:rsidR="003D73CD">
              <w:rPr>
                <w:sz w:val="20"/>
                <w:szCs w:val="20"/>
              </w:rPr>
              <w:t xml:space="preserve"> (C</w:t>
            </w:r>
            <w:proofErr w:type="gramStart"/>
            <w:r w:rsidR="003D73CD">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commentRangeEnd w:id="28"/>
            <w:r w:rsidRPr="00DA6200">
              <w:rPr>
                <w:rStyle w:val="CommentReference"/>
                <w:sz w:val="20"/>
                <w:szCs w:val="20"/>
              </w:rPr>
              <w:commentReference w:id="28"/>
            </w:r>
            <w:r w:rsidR="00D94A21">
              <w:rPr>
                <w:rStyle w:val="CommentReference"/>
                <w:rFonts w:eastAsia="MS Mincho"/>
              </w:rPr>
              <w:commentReference w:id="29"/>
            </w:r>
          </w:p>
        </w:tc>
      </w:tr>
      <w:commentRangeEnd w:id="29"/>
      <w:tr w:rsidR="0017691C" w:rsidRPr="00DE2EFD" w14:paraId="1498ED07" w14:textId="77777777" w:rsidTr="00F75551">
        <w:tc>
          <w:tcPr>
            <w:tcW w:w="2204" w:type="dxa"/>
            <w:tcBorders>
              <w:top w:val="nil"/>
              <w:bottom w:val="nil"/>
              <w:right w:val="single" w:sz="4" w:space="0" w:color="auto"/>
            </w:tcBorders>
          </w:tcPr>
          <w:p w14:paraId="0D3D4088" w14:textId="77777777" w:rsidR="0017691C" w:rsidRPr="00DA6200" w:rsidRDefault="0017691C" w:rsidP="00F75551">
            <w:pPr>
              <w:spacing w:line="48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01E14FB7" w14:textId="77777777" w:rsidR="0017691C" w:rsidRPr="00DA6200" w:rsidRDefault="0017691C" w:rsidP="00F75551">
            <w:pPr>
              <w:spacing w:line="48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3BBBDCB3" w14:textId="66FB86F6"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310E81DE" w14:textId="77777777" w:rsidR="0017691C" w:rsidRPr="00DA6200" w:rsidRDefault="0017691C" w:rsidP="00F75551">
            <w:pPr>
              <w:spacing w:line="480" w:lineRule="auto"/>
              <w:rPr>
                <w:sz w:val="20"/>
                <w:szCs w:val="20"/>
              </w:rPr>
            </w:pPr>
          </w:p>
        </w:tc>
      </w:tr>
      <w:tr w:rsidR="0017691C" w:rsidRPr="00DE2EFD" w14:paraId="5E8A22C8" w14:textId="77777777" w:rsidTr="00F75551">
        <w:tc>
          <w:tcPr>
            <w:tcW w:w="2204" w:type="dxa"/>
            <w:tcBorders>
              <w:top w:val="nil"/>
              <w:bottom w:val="nil"/>
              <w:right w:val="single" w:sz="4" w:space="0" w:color="auto"/>
            </w:tcBorders>
          </w:tcPr>
          <w:p w14:paraId="49C9F50B" w14:textId="77777777" w:rsidR="0017691C" w:rsidRPr="00DA6200" w:rsidRDefault="0017691C" w:rsidP="00F75551">
            <w:pPr>
              <w:spacing w:line="480" w:lineRule="auto"/>
              <w:rPr>
                <w:sz w:val="20"/>
                <w:szCs w:val="20"/>
              </w:rPr>
            </w:pPr>
            <w:r w:rsidRPr="00DA6200">
              <w:rPr>
                <w:sz w:val="20"/>
                <w:szCs w:val="20"/>
              </w:rPr>
              <w:lastRenderedPageBreak/>
              <w:t>Constancy based on monthly minimum daily flow</w:t>
            </w:r>
          </w:p>
        </w:tc>
        <w:tc>
          <w:tcPr>
            <w:tcW w:w="1902" w:type="dxa"/>
            <w:tcBorders>
              <w:left w:val="single" w:sz="4" w:space="0" w:color="auto"/>
              <w:right w:val="single" w:sz="4" w:space="0" w:color="auto"/>
            </w:tcBorders>
          </w:tcPr>
          <w:p w14:paraId="63CA761E" w14:textId="77777777" w:rsidR="0017691C" w:rsidRPr="00DA6200" w:rsidRDefault="0017691C" w:rsidP="00F75551">
            <w:pPr>
              <w:spacing w:line="48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692255E8" w14:textId="3E14A6BF"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65468C88" w14:textId="77777777" w:rsidR="0017691C" w:rsidRPr="00DA6200" w:rsidRDefault="0017691C" w:rsidP="00F75551">
            <w:pPr>
              <w:spacing w:line="480" w:lineRule="auto"/>
              <w:rPr>
                <w:sz w:val="20"/>
                <w:szCs w:val="20"/>
              </w:rPr>
            </w:pPr>
          </w:p>
        </w:tc>
      </w:tr>
      <w:tr w:rsidR="0017691C" w:rsidRPr="00DE2EFD" w14:paraId="13E547AF" w14:textId="77777777" w:rsidTr="00F75551">
        <w:tc>
          <w:tcPr>
            <w:tcW w:w="2204" w:type="dxa"/>
            <w:tcBorders>
              <w:top w:val="nil"/>
              <w:bottom w:val="single" w:sz="4" w:space="0" w:color="auto"/>
              <w:right w:val="single" w:sz="4" w:space="0" w:color="auto"/>
            </w:tcBorders>
          </w:tcPr>
          <w:p w14:paraId="746549A4" w14:textId="77777777" w:rsidR="0017691C" w:rsidRPr="00DA6200" w:rsidRDefault="0017691C" w:rsidP="00F75551">
            <w:pPr>
              <w:spacing w:line="480" w:lineRule="auto"/>
              <w:rPr>
                <w:sz w:val="20"/>
                <w:szCs w:val="20"/>
              </w:rPr>
            </w:pPr>
            <w:r w:rsidRPr="00DA6200">
              <w:rPr>
                <w:sz w:val="20"/>
                <w:szCs w:val="20"/>
              </w:rPr>
              <w:lastRenderedPageBreak/>
              <w:t xml:space="preserve">Contingency based on monthly minimum daily flow </w:t>
            </w:r>
          </w:p>
        </w:tc>
        <w:tc>
          <w:tcPr>
            <w:tcW w:w="1902" w:type="dxa"/>
            <w:tcBorders>
              <w:left w:val="single" w:sz="4" w:space="0" w:color="auto"/>
              <w:bottom w:val="single" w:sz="4" w:space="0" w:color="auto"/>
              <w:right w:val="single" w:sz="4" w:space="0" w:color="auto"/>
            </w:tcBorders>
          </w:tcPr>
          <w:p w14:paraId="6CC70380" w14:textId="77777777" w:rsidR="0017691C" w:rsidRPr="00DA6200" w:rsidRDefault="0017691C" w:rsidP="00F75551">
            <w:pPr>
              <w:spacing w:line="48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29DE2722" w14:textId="7E0AA99F"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A9010E7" w14:textId="77777777" w:rsidR="0017691C" w:rsidRPr="00DA6200" w:rsidRDefault="0017691C" w:rsidP="00F75551">
            <w:pPr>
              <w:spacing w:line="480" w:lineRule="auto"/>
              <w:rPr>
                <w:sz w:val="20"/>
                <w:szCs w:val="20"/>
              </w:rPr>
            </w:pPr>
          </w:p>
        </w:tc>
      </w:tr>
      <w:tr w:rsidR="0017691C" w:rsidRPr="00DE2EFD" w14:paraId="204BB44E" w14:textId="77777777" w:rsidTr="00F75551">
        <w:tc>
          <w:tcPr>
            <w:tcW w:w="9016" w:type="dxa"/>
            <w:gridSpan w:val="4"/>
            <w:tcBorders>
              <w:top w:val="single" w:sz="4" w:space="0" w:color="auto"/>
              <w:bottom w:val="single" w:sz="4" w:space="0" w:color="auto"/>
            </w:tcBorders>
          </w:tcPr>
          <w:p w14:paraId="5DFBCF47" w14:textId="29FA6309" w:rsidR="0017691C" w:rsidRPr="00DA6200" w:rsidRDefault="0017691C" w:rsidP="00F75551">
            <w:pPr>
              <w:spacing w:line="480" w:lineRule="auto"/>
              <w:rPr>
                <w:i/>
                <w:sz w:val="20"/>
                <w:szCs w:val="20"/>
              </w:rPr>
            </w:pPr>
            <w:r w:rsidRPr="00DA6200">
              <w:rPr>
                <w:i/>
                <w:sz w:val="20"/>
                <w:szCs w:val="20"/>
              </w:rPr>
              <w:t xml:space="preserve">Flow seasonality </w:t>
            </w:r>
          </w:p>
        </w:tc>
      </w:tr>
      <w:tr w:rsidR="0017691C" w:rsidRPr="00DE2EFD" w14:paraId="64D44165" w14:textId="77777777" w:rsidTr="00F75551">
        <w:tc>
          <w:tcPr>
            <w:tcW w:w="2204" w:type="dxa"/>
            <w:tcBorders>
              <w:top w:val="single" w:sz="4" w:space="0" w:color="auto"/>
              <w:bottom w:val="nil"/>
              <w:right w:val="single" w:sz="4" w:space="0" w:color="auto"/>
            </w:tcBorders>
          </w:tcPr>
          <w:p w14:paraId="1350E231" w14:textId="77777777" w:rsidR="0017691C" w:rsidRPr="00DA6200" w:rsidRDefault="0017691C" w:rsidP="00F75551">
            <w:pPr>
              <w:spacing w:line="48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1021AB7" w14:textId="77777777" w:rsidR="0017691C" w:rsidRPr="00DA6200" w:rsidRDefault="0017691C" w:rsidP="00F75551">
            <w:pPr>
              <w:spacing w:line="48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68C798B3"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C39EA09" w14:textId="05B61715" w:rsidR="0017691C" w:rsidRPr="00DA6200" w:rsidRDefault="0017691C" w:rsidP="00F75551">
            <w:pPr>
              <w:spacing w:line="48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17691C" w:rsidRPr="00DE2EFD" w14:paraId="235C8C96" w14:textId="77777777" w:rsidTr="00F75551">
        <w:tc>
          <w:tcPr>
            <w:tcW w:w="2204" w:type="dxa"/>
            <w:tcBorders>
              <w:top w:val="nil"/>
              <w:bottom w:val="nil"/>
              <w:right w:val="single" w:sz="4" w:space="0" w:color="auto"/>
            </w:tcBorders>
          </w:tcPr>
          <w:p w14:paraId="3DDDAFA2" w14:textId="77777777" w:rsidR="0017691C" w:rsidRPr="00DE2EFD" w:rsidRDefault="0017691C" w:rsidP="00F75551">
            <w:pPr>
              <w:spacing w:line="480" w:lineRule="auto"/>
            </w:pPr>
            <w:r>
              <w:t>Average mean daily flow for Summer *</w:t>
            </w:r>
          </w:p>
        </w:tc>
        <w:tc>
          <w:tcPr>
            <w:tcW w:w="1902" w:type="dxa"/>
            <w:tcBorders>
              <w:left w:val="single" w:sz="4" w:space="0" w:color="auto"/>
              <w:right w:val="single" w:sz="4" w:space="0" w:color="auto"/>
            </w:tcBorders>
          </w:tcPr>
          <w:p w14:paraId="7CA7C1EC" w14:textId="77777777" w:rsidR="0017691C" w:rsidRPr="00DE2EFD" w:rsidRDefault="0017691C" w:rsidP="00F75551">
            <w:pPr>
              <w:spacing w:line="480" w:lineRule="auto"/>
            </w:pPr>
            <w:proofErr w:type="spellStart"/>
            <w:r>
              <w:t>MDFMDFSummer</w:t>
            </w:r>
            <w:proofErr w:type="spellEnd"/>
          </w:p>
        </w:tc>
        <w:tc>
          <w:tcPr>
            <w:tcW w:w="1559" w:type="dxa"/>
            <w:tcBorders>
              <w:left w:val="single" w:sz="4" w:space="0" w:color="auto"/>
              <w:right w:val="single" w:sz="4" w:space="0" w:color="auto"/>
            </w:tcBorders>
          </w:tcPr>
          <w:p w14:paraId="4AC78666"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637BE712" w14:textId="77777777" w:rsidR="0017691C" w:rsidRPr="00DE2EFD" w:rsidRDefault="0017691C" w:rsidP="00F75551">
            <w:pPr>
              <w:spacing w:line="480" w:lineRule="auto"/>
            </w:pPr>
          </w:p>
        </w:tc>
      </w:tr>
      <w:tr w:rsidR="0017691C" w:rsidRPr="00DE2EFD" w14:paraId="4F9BAC54" w14:textId="77777777" w:rsidTr="00F75551">
        <w:tc>
          <w:tcPr>
            <w:tcW w:w="2204" w:type="dxa"/>
            <w:tcBorders>
              <w:top w:val="nil"/>
              <w:bottom w:val="nil"/>
              <w:right w:val="single" w:sz="4" w:space="0" w:color="auto"/>
            </w:tcBorders>
          </w:tcPr>
          <w:p w14:paraId="308A1150" w14:textId="77777777" w:rsidR="0017691C" w:rsidRPr="00DE2EFD" w:rsidRDefault="0017691C" w:rsidP="00F75551">
            <w:pPr>
              <w:spacing w:line="480" w:lineRule="auto"/>
            </w:pPr>
            <w:r>
              <w:t>Average mean daily flow for Autumn *</w:t>
            </w:r>
          </w:p>
        </w:tc>
        <w:tc>
          <w:tcPr>
            <w:tcW w:w="1902" w:type="dxa"/>
            <w:tcBorders>
              <w:left w:val="single" w:sz="4" w:space="0" w:color="auto"/>
              <w:right w:val="single" w:sz="4" w:space="0" w:color="auto"/>
            </w:tcBorders>
          </w:tcPr>
          <w:p w14:paraId="3BC6F418" w14:textId="77777777" w:rsidR="0017691C" w:rsidRPr="00DE2EFD" w:rsidRDefault="0017691C" w:rsidP="00F75551">
            <w:pPr>
              <w:spacing w:line="480" w:lineRule="auto"/>
            </w:pPr>
            <w:proofErr w:type="spellStart"/>
            <w:r>
              <w:t>MDFMDFAutumn</w:t>
            </w:r>
            <w:proofErr w:type="spellEnd"/>
          </w:p>
        </w:tc>
        <w:tc>
          <w:tcPr>
            <w:tcW w:w="1559" w:type="dxa"/>
            <w:tcBorders>
              <w:left w:val="single" w:sz="4" w:space="0" w:color="auto"/>
              <w:right w:val="single" w:sz="4" w:space="0" w:color="auto"/>
            </w:tcBorders>
          </w:tcPr>
          <w:p w14:paraId="5A8F01E0"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3B47E151" w14:textId="77777777" w:rsidR="0017691C" w:rsidRPr="00DE2EFD" w:rsidRDefault="0017691C" w:rsidP="00F75551">
            <w:pPr>
              <w:spacing w:line="480" w:lineRule="auto"/>
            </w:pPr>
          </w:p>
        </w:tc>
      </w:tr>
      <w:tr w:rsidR="0017691C" w:rsidRPr="00DE2EFD" w14:paraId="3142791A" w14:textId="77777777" w:rsidTr="00F75551">
        <w:tc>
          <w:tcPr>
            <w:tcW w:w="2204" w:type="dxa"/>
            <w:tcBorders>
              <w:top w:val="nil"/>
              <w:bottom w:val="nil"/>
              <w:right w:val="single" w:sz="4" w:space="0" w:color="auto"/>
            </w:tcBorders>
          </w:tcPr>
          <w:p w14:paraId="222EEC6F" w14:textId="77777777" w:rsidR="0017691C" w:rsidRPr="00DE2EFD" w:rsidRDefault="0017691C" w:rsidP="00F75551">
            <w:pPr>
              <w:spacing w:line="480" w:lineRule="auto"/>
            </w:pPr>
            <w:r>
              <w:t>Average mean daily flow for Winter *</w:t>
            </w:r>
          </w:p>
        </w:tc>
        <w:tc>
          <w:tcPr>
            <w:tcW w:w="1902" w:type="dxa"/>
            <w:tcBorders>
              <w:left w:val="single" w:sz="4" w:space="0" w:color="auto"/>
              <w:right w:val="single" w:sz="4" w:space="0" w:color="auto"/>
            </w:tcBorders>
          </w:tcPr>
          <w:p w14:paraId="7D311099" w14:textId="77777777" w:rsidR="0017691C" w:rsidRPr="00DE2EFD" w:rsidRDefault="0017691C" w:rsidP="00F75551">
            <w:pPr>
              <w:spacing w:line="480" w:lineRule="auto"/>
            </w:pPr>
            <w:proofErr w:type="spellStart"/>
            <w:r>
              <w:t>MDFMDFWinter</w:t>
            </w:r>
            <w:proofErr w:type="spellEnd"/>
          </w:p>
        </w:tc>
        <w:tc>
          <w:tcPr>
            <w:tcW w:w="1559" w:type="dxa"/>
            <w:tcBorders>
              <w:left w:val="single" w:sz="4" w:space="0" w:color="auto"/>
              <w:right w:val="single" w:sz="4" w:space="0" w:color="auto"/>
            </w:tcBorders>
          </w:tcPr>
          <w:p w14:paraId="5E56B936"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400C41BB" w14:textId="77777777" w:rsidR="0017691C" w:rsidRPr="00DE2EFD" w:rsidRDefault="0017691C" w:rsidP="00F75551">
            <w:pPr>
              <w:spacing w:line="480" w:lineRule="auto"/>
            </w:pPr>
          </w:p>
        </w:tc>
      </w:tr>
      <w:tr w:rsidR="0017691C" w:rsidRPr="00DE2EFD" w14:paraId="048EF1C5" w14:textId="77777777" w:rsidTr="00F75551">
        <w:tc>
          <w:tcPr>
            <w:tcW w:w="2204" w:type="dxa"/>
            <w:tcBorders>
              <w:top w:val="nil"/>
              <w:bottom w:val="nil"/>
              <w:right w:val="single" w:sz="4" w:space="0" w:color="auto"/>
            </w:tcBorders>
          </w:tcPr>
          <w:p w14:paraId="5E2CAFF0" w14:textId="77777777" w:rsidR="0017691C" w:rsidRPr="00DE2EFD" w:rsidRDefault="0017691C" w:rsidP="00F75551">
            <w:pPr>
              <w:spacing w:line="480" w:lineRule="auto"/>
            </w:pPr>
            <w:r>
              <w:t xml:space="preserve">CV of mean daily flow for Spring </w:t>
            </w:r>
          </w:p>
        </w:tc>
        <w:tc>
          <w:tcPr>
            <w:tcW w:w="1902" w:type="dxa"/>
            <w:tcBorders>
              <w:left w:val="single" w:sz="4" w:space="0" w:color="auto"/>
              <w:right w:val="single" w:sz="4" w:space="0" w:color="auto"/>
            </w:tcBorders>
          </w:tcPr>
          <w:p w14:paraId="73666DB1" w14:textId="77777777" w:rsidR="0017691C" w:rsidRPr="00DE2EFD" w:rsidRDefault="0017691C" w:rsidP="00F75551">
            <w:pPr>
              <w:spacing w:line="480" w:lineRule="auto"/>
            </w:pPr>
            <w:proofErr w:type="spellStart"/>
            <w:r>
              <w:t>CVMDFSpring</w:t>
            </w:r>
            <w:proofErr w:type="spellEnd"/>
          </w:p>
        </w:tc>
        <w:tc>
          <w:tcPr>
            <w:tcW w:w="1559" w:type="dxa"/>
            <w:tcBorders>
              <w:left w:val="single" w:sz="4" w:space="0" w:color="auto"/>
              <w:right w:val="single" w:sz="4" w:space="0" w:color="auto"/>
            </w:tcBorders>
          </w:tcPr>
          <w:p w14:paraId="3B8B0188"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5EC69D57" w14:textId="77777777" w:rsidR="0017691C" w:rsidRPr="00DE2EFD" w:rsidRDefault="0017691C" w:rsidP="00F75551">
            <w:pPr>
              <w:spacing w:line="480" w:lineRule="auto"/>
            </w:pPr>
          </w:p>
        </w:tc>
      </w:tr>
      <w:tr w:rsidR="0017691C" w:rsidRPr="00DE2EFD" w14:paraId="472920E7" w14:textId="77777777" w:rsidTr="00F75551">
        <w:tc>
          <w:tcPr>
            <w:tcW w:w="2204" w:type="dxa"/>
            <w:tcBorders>
              <w:top w:val="nil"/>
              <w:bottom w:val="nil"/>
              <w:right w:val="single" w:sz="4" w:space="0" w:color="auto"/>
            </w:tcBorders>
          </w:tcPr>
          <w:p w14:paraId="7ADDB9E7" w14:textId="77777777" w:rsidR="0017691C" w:rsidRPr="00DE2EFD" w:rsidRDefault="0017691C" w:rsidP="00F75551">
            <w:pPr>
              <w:spacing w:line="480" w:lineRule="auto"/>
            </w:pPr>
            <w:r>
              <w:t xml:space="preserve">CV of mean daily flow for Summer </w:t>
            </w:r>
          </w:p>
        </w:tc>
        <w:tc>
          <w:tcPr>
            <w:tcW w:w="1902" w:type="dxa"/>
            <w:tcBorders>
              <w:left w:val="single" w:sz="4" w:space="0" w:color="auto"/>
              <w:right w:val="single" w:sz="4" w:space="0" w:color="auto"/>
            </w:tcBorders>
          </w:tcPr>
          <w:p w14:paraId="2731BA9F" w14:textId="77777777" w:rsidR="0017691C" w:rsidRPr="00DE2EFD" w:rsidRDefault="0017691C" w:rsidP="00F75551">
            <w:pPr>
              <w:spacing w:line="480" w:lineRule="auto"/>
            </w:pPr>
            <w:proofErr w:type="spellStart"/>
            <w:r>
              <w:t>CVMDFSummer</w:t>
            </w:r>
            <w:proofErr w:type="spellEnd"/>
          </w:p>
        </w:tc>
        <w:tc>
          <w:tcPr>
            <w:tcW w:w="1559" w:type="dxa"/>
            <w:tcBorders>
              <w:left w:val="single" w:sz="4" w:space="0" w:color="auto"/>
              <w:right w:val="single" w:sz="4" w:space="0" w:color="auto"/>
            </w:tcBorders>
          </w:tcPr>
          <w:p w14:paraId="39D12839"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2800F0F8" w14:textId="77777777" w:rsidR="0017691C" w:rsidRPr="00DE2EFD" w:rsidRDefault="0017691C" w:rsidP="00F75551">
            <w:pPr>
              <w:spacing w:line="480" w:lineRule="auto"/>
            </w:pPr>
          </w:p>
        </w:tc>
      </w:tr>
      <w:tr w:rsidR="0017691C" w:rsidRPr="00DE2EFD" w14:paraId="26A02B08" w14:textId="77777777" w:rsidTr="00F75551">
        <w:tc>
          <w:tcPr>
            <w:tcW w:w="2204" w:type="dxa"/>
            <w:tcBorders>
              <w:top w:val="nil"/>
              <w:bottom w:val="nil"/>
              <w:right w:val="single" w:sz="4" w:space="0" w:color="auto"/>
            </w:tcBorders>
          </w:tcPr>
          <w:p w14:paraId="0FE00A59" w14:textId="77777777" w:rsidR="0017691C" w:rsidRPr="00DE2EFD" w:rsidRDefault="0017691C" w:rsidP="00F75551">
            <w:pPr>
              <w:spacing w:line="480" w:lineRule="auto"/>
            </w:pPr>
            <w:r>
              <w:lastRenderedPageBreak/>
              <w:t xml:space="preserve">CV of mean daily flow for Autumn </w:t>
            </w:r>
          </w:p>
        </w:tc>
        <w:tc>
          <w:tcPr>
            <w:tcW w:w="1902" w:type="dxa"/>
            <w:tcBorders>
              <w:left w:val="single" w:sz="4" w:space="0" w:color="auto"/>
              <w:right w:val="single" w:sz="4" w:space="0" w:color="auto"/>
            </w:tcBorders>
          </w:tcPr>
          <w:p w14:paraId="20F9B64D" w14:textId="77777777" w:rsidR="0017691C" w:rsidRPr="00DE2EFD" w:rsidRDefault="0017691C" w:rsidP="00F75551">
            <w:pPr>
              <w:spacing w:line="480" w:lineRule="auto"/>
            </w:pPr>
            <w:proofErr w:type="spellStart"/>
            <w:r>
              <w:t>CVMDFAutumn</w:t>
            </w:r>
            <w:proofErr w:type="spellEnd"/>
          </w:p>
        </w:tc>
        <w:tc>
          <w:tcPr>
            <w:tcW w:w="1559" w:type="dxa"/>
            <w:tcBorders>
              <w:left w:val="single" w:sz="4" w:space="0" w:color="auto"/>
              <w:right w:val="single" w:sz="4" w:space="0" w:color="auto"/>
            </w:tcBorders>
          </w:tcPr>
          <w:p w14:paraId="26D363C4"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16A72E19" w14:textId="77777777" w:rsidR="0017691C" w:rsidRPr="00DE2EFD" w:rsidRDefault="0017691C" w:rsidP="00F75551">
            <w:pPr>
              <w:spacing w:line="480" w:lineRule="auto"/>
            </w:pPr>
          </w:p>
        </w:tc>
      </w:tr>
      <w:tr w:rsidR="0017691C" w:rsidRPr="00DE2EFD" w14:paraId="72CB254D" w14:textId="77777777" w:rsidTr="00F75551">
        <w:tc>
          <w:tcPr>
            <w:tcW w:w="2204" w:type="dxa"/>
            <w:tcBorders>
              <w:top w:val="nil"/>
              <w:bottom w:val="single" w:sz="4" w:space="0" w:color="auto"/>
              <w:right w:val="single" w:sz="4" w:space="0" w:color="auto"/>
            </w:tcBorders>
          </w:tcPr>
          <w:p w14:paraId="699FA35A" w14:textId="77777777" w:rsidR="0017691C" w:rsidRPr="00DE2EFD" w:rsidRDefault="0017691C" w:rsidP="00F75551">
            <w:pPr>
              <w:spacing w:line="480" w:lineRule="auto"/>
            </w:pPr>
            <w:r>
              <w:t xml:space="preserve">CV of mean daily flow for Winter </w:t>
            </w:r>
          </w:p>
        </w:tc>
        <w:tc>
          <w:tcPr>
            <w:tcW w:w="1902" w:type="dxa"/>
            <w:tcBorders>
              <w:left w:val="single" w:sz="4" w:space="0" w:color="auto"/>
              <w:bottom w:val="single" w:sz="4" w:space="0" w:color="auto"/>
              <w:right w:val="single" w:sz="4" w:space="0" w:color="auto"/>
            </w:tcBorders>
          </w:tcPr>
          <w:p w14:paraId="2C4A9E8B" w14:textId="77777777" w:rsidR="0017691C" w:rsidRPr="00DE2EFD" w:rsidRDefault="0017691C" w:rsidP="00F75551">
            <w:pPr>
              <w:spacing w:line="48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45B11516"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3582B79F" w14:textId="77777777" w:rsidR="0017691C" w:rsidRPr="00DE2EFD" w:rsidRDefault="0017691C" w:rsidP="00F75551">
            <w:pPr>
              <w:spacing w:line="480" w:lineRule="auto"/>
            </w:pPr>
          </w:p>
        </w:tc>
      </w:tr>
    </w:tbl>
    <w:p w14:paraId="6C8CB078" w14:textId="77777777" w:rsidR="0017691C" w:rsidRDefault="0017691C" w:rsidP="00F75551">
      <w:pPr>
        <w:spacing w:line="480" w:lineRule="auto"/>
      </w:pPr>
    </w:p>
    <w:p w14:paraId="6F83F054" w14:textId="77777777" w:rsidR="00F75551" w:rsidRPr="001149F4" w:rsidRDefault="00F75551" w:rsidP="00F75551">
      <w:pPr>
        <w:spacing w:line="480" w:lineRule="auto"/>
        <w:rPr>
          <w:i/>
        </w:rPr>
      </w:pPr>
      <w:r w:rsidRPr="00D0649C">
        <w:rPr>
          <w:i/>
        </w:rPr>
        <w:t>Functional diversity analysis</w:t>
      </w:r>
    </w:p>
    <w:p w14:paraId="33A7C825" w14:textId="6F4DB09B" w:rsidR="00F75551" w:rsidRDefault="00F75551" w:rsidP="00F75551">
      <w:pPr>
        <w:spacing w:line="48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AC3ABD">
        <w:rPr>
          <w:noProof/>
        </w:rPr>
        <w:t>(R Core Team 2013)</w:t>
      </w:r>
      <w:r>
        <w:fldChar w:fldCharType="end"/>
      </w:r>
      <w:r>
        <w:t xml:space="preserve">. The R code used for these analyses can be retrieved from </w:t>
      </w:r>
      <w:r w:rsidRPr="001149F4">
        <w:t>https://github.com/jamesrlawson/functional-diversity/tree/master/scripts</w:t>
      </w:r>
      <w:r>
        <w:t>. Statistical significance was interpreted at alpha = 0.05.</w:t>
      </w:r>
      <w:r w:rsidRPr="0037340A">
        <w:t xml:space="preserve"> </w:t>
      </w:r>
    </w:p>
    <w:p w14:paraId="46B5F035" w14:textId="0C2AA2FF"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averaged 97%; full data density information including trait specific values are shown in the Supporting Information.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Supporting Information</w:t>
      </w:r>
      <w:r>
        <w:t>.</w:t>
      </w:r>
    </w:p>
    <w:p w14:paraId="03C6BA8E" w14:textId="77777777" w:rsidR="00F75551" w:rsidRDefault="00F75551" w:rsidP="00F75551">
      <w:pPr>
        <w:spacing w:line="480" w:lineRule="auto"/>
      </w:pPr>
    </w:p>
    <w:p w14:paraId="79EF9EE4" w14:textId="26E2ECDF" w:rsidR="00F75551" w:rsidRDefault="00F75551" w:rsidP="00F75551">
      <w:pPr>
        <w:spacing w:line="480" w:lineRule="auto"/>
        <w:jc w:val="both"/>
      </w:pPr>
      <w:r>
        <w:t xml:space="preserve">Following </w:t>
      </w:r>
      <w:r>
        <w:fldChar w:fldCharType="begin" w:fldLock="1"/>
      </w:r>
      <w:r>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fldChar w:fldCharType="separate"/>
      </w:r>
      <w:r w:rsidRPr="000110F4">
        <w:rPr>
          <w:noProof/>
        </w:rPr>
        <w:t xml:space="preserve">Leps, Bello, Lavorel, &amp; Berman, </w:t>
      </w:r>
      <w:r>
        <w:rPr>
          <w:noProof/>
        </w:rPr>
        <w:t>(</w:t>
      </w:r>
      <w:r w:rsidRPr="000110F4">
        <w:rPr>
          <w:noProof/>
        </w:rPr>
        <w:t>2006)</w:t>
      </w:r>
      <w:r>
        <w:fldChar w:fldCharType="end"/>
      </w:r>
      <w:r>
        <w:t xml:space="preserve">, we performed principal components analysis (PCA) (stats package,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78AF91B4" w14:textId="59935C44" w:rsidR="00F75551" w:rsidRPr="00D9008C" w:rsidRDefault="00F75551" w:rsidP="00F75551">
      <w:pPr>
        <w:spacing w:line="480" w:lineRule="auto"/>
        <w:jc w:val="both"/>
      </w:pPr>
      <w:commentRangeStart w:id="30"/>
      <w:commentRangeStart w:id="31"/>
      <w:r>
        <w:lastRenderedPageBreak/>
        <w:t xml:space="preserve">We used the </w:t>
      </w:r>
      <w:proofErr w:type="spellStart"/>
      <w:r w:rsidRPr="00BF0612">
        <w:rPr>
          <w:i/>
        </w:rPr>
        <w:t>dbFD</w:t>
      </w:r>
      <w:proofErr w:type="spellEnd"/>
      <w:r>
        <w:t xml:space="preserve"> function </w:t>
      </w:r>
      <w:commentRangeEnd w:id="30"/>
      <w:r>
        <w:rPr>
          <w:rStyle w:val="CommentReference"/>
          <w:rFonts w:eastAsia="MS Mincho"/>
        </w:rPr>
        <w:commentReference w:id="30"/>
      </w:r>
      <w:commentRangeEnd w:id="31"/>
      <w:r w:rsidR="00A0040E">
        <w:rPr>
          <w:rStyle w:val="CommentReference"/>
          <w:rFonts w:eastAsia="MS Mincho"/>
        </w:rPr>
        <w:commentReference w:id="31"/>
      </w:r>
      <w:r>
        <w:t xml:space="preserve">from the FD package for R </w:t>
      </w:r>
      <w:r>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Pr="00AC3ABD">
        <w:rPr>
          <w:noProof/>
        </w:rPr>
        <w:t>(Laliberté &amp; Legendre 2010)</w:t>
      </w:r>
      <w:r>
        <w:fldChar w:fldCharType="end"/>
      </w:r>
      <w:r>
        <w:t xml:space="preserve"> to calculate abundance-weighted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fldChar w:fldCharType="separate"/>
      </w:r>
      <w:r w:rsidRPr="00D939D4">
        <w:rPr>
          <w:noProof/>
        </w:rPr>
        <w:t>Gower</w:t>
      </w:r>
      <w:r>
        <w:rPr>
          <w:noProof/>
        </w:rPr>
        <w:t>'s method</w:t>
      </w:r>
      <w:r w:rsidRPr="00D939D4">
        <w:rPr>
          <w:noProof/>
        </w:rPr>
        <w:t xml:space="preserve"> </w:t>
      </w:r>
      <w:r>
        <w:rPr>
          <w:noProof/>
        </w:rPr>
        <w:t>(</w:t>
      </w:r>
      <w:r w:rsidRPr="00D939D4">
        <w:rPr>
          <w:noProof/>
        </w:rPr>
        <w:t>1971)</w:t>
      </w:r>
      <w:r>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fldChar w:fldCharType="separate"/>
      </w:r>
      <w:r w:rsidRPr="00AC3ABD">
        <w:rPr>
          <w:noProof/>
        </w:rPr>
        <w:t>(Cailliez 1983)</w:t>
      </w:r>
      <w:r>
        <w:fldChar w:fldCharType="end"/>
      </w:r>
      <w:r>
        <w:t xml:space="preserve">. Simpson’s diversity was calculated using the SYNCSA package </w:t>
      </w:r>
      <w:r>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fldChar w:fldCharType="separate"/>
      </w:r>
      <w:r w:rsidRPr="00D9008C">
        <w:rPr>
          <w:noProof/>
        </w:rPr>
        <w:t>(Debastiani &amp; Pillar 2012)</w:t>
      </w:r>
      <w:r>
        <w:fldChar w:fldCharType="end"/>
      </w:r>
      <w:r>
        <w:t xml:space="preserve">. </w:t>
      </w:r>
    </w:p>
    <w:p w14:paraId="73320D3E" w14:textId="7E017420" w:rsidR="00F75551" w:rsidRDefault="00A0040E" w:rsidP="00F75551">
      <w:pPr>
        <w:spacing w:line="480" w:lineRule="auto"/>
        <w:jc w:val="both"/>
      </w:pPr>
      <w:r w:rsidRPr="00D81CEC">
        <w:rPr>
          <w:i/>
        </w:rPr>
        <w:t xml:space="preserve">Relationships between </w:t>
      </w:r>
      <w:proofErr w:type="spellStart"/>
      <w:r w:rsidRPr="00D81CEC">
        <w:rPr>
          <w:i/>
        </w:rPr>
        <w:t>FDis</w:t>
      </w:r>
      <w:proofErr w:type="spellEnd"/>
      <w:r w:rsidRPr="00D81CEC">
        <w:rPr>
          <w:i/>
        </w:rPr>
        <w:t xml:space="preserve"> and hydrological metrics and taxonomic diversity </w:t>
      </w:r>
      <w:r w:rsidR="00F75551" w:rsidRPr="00EA700F">
        <w:t xml:space="preserve">Ordinary least-squares </w:t>
      </w:r>
      <w:r w:rsidR="00F75551">
        <w:t xml:space="preserve">(OLS) </w:t>
      </w:r>
      <w:r w:rsidR="00F75551" w:rsidRPr="00EA700F">
        <w:t xml:space="preserve">regression models were generated for </w:t>
      </w:r>
      <w:commentRangeStart w:id="32"/>
      <w:commentRangeStart w:id="33"/>
      <w:r w:rsidR="00F75551" w:rsidRPr="00EA700F">
        <w:t xml:space="preserve">selected metrics </w:t>
      </w:r>
      <w:commentRangeEnd w:id="32"/>
      <w:r w:rsidR="00F75551">
        <w:rPr>
          <w:rStyle w:val="CommentReference"/>
          <w:rFonts w:eastAsia="MS Mincho"/>
        </w:rPr>
        <w:commentReference w:id="32"/>
      </w:r>
      <w:commentRangeEnd w:id="33"/>
      <w:r>
        <w:rPr>
          <w:rStyle w:val="CommentReference"/>
          <w:rFonts w:eastAsia="MS Mincho"/>
        </w:rPr>
        <w:commentReference w:id="33"/>
      </w:r>
      <w:r w:rsidR="00F75551" w:rsidRPr="00EA700F">
        <w:t xml:space="preserve">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 xml:space="preserve">ng p values using the two 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F75551">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F75551">
        <w:fldChar w:fldCharType="separate"/>
      </w:r>
      <w:r w:rsidR="00F75551" w:rsidRPr="00AC3ABD">
        <w:rPr>
          <w:noProof/>
        </w:rPr>
        <w:t>(Benjamini, Krieger &amp; Yekutieli 2006)</w:t>
      </w:r>
      <w:r w:rsidR="00F75551">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F75551">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F75551">
        <w:fldChar w:fldCharType="separate"/>
      </w:r>
      <w:r w:rsidR="00F75551" w:rsidRPr="00AC3ABD">
        <w:rPr>
          <w:noProof/>
        </w:rPr>
        <w:t>(Pollard, Ge &amp; Dudoit 2008)</w:t>
      </w:r>
      <w:r w:rsidR="00F75551">
        <w:fldChar w:fldCharType="end"/>
      </w:r>
      <w:r w:rsidR="00F75551">
        <w:t>.</w:t>
      </w:r>
      <w:r w:rsidR="00F75551" w:rsidRPr="00EA700F">
        <w:t xml:space="preserve"> </w:t>
      </w:r>
      <w:r w:rsidR="00F75551">
        <w:t xml:space="preserve">This </w:t>
      </w:r>
      <w:proofErr w:type="spellStart"/>
      <w:r w:rsidR="00F75551">
        <w:t>two step</w:t>
      </w:r>
      <w:proofErr w:type="spellEnd"/>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F75551">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F75551">
        <w:fldChar w:fldCharType="separate"/>
      </w:r>
      <w:r w:rsidR="00F75551" w:rsidRPr="00AC3ABD">
        <w:rPr>
          <w:noProof/>
        </w:rPr>
        <w:t>(Benjamini &amp; Hochberg 1995)</w:t>
      </w:r>
      <w:r w:rsidR="00F75551">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62330274" w14:textId="77777777" w:rsidR="00F75551" w:rsidRDefault="00F75551" w:rsidP="00F75551">
      <w:pPr>
        <w:spacing w:line="480" w:lineRule="auto"/>
        <w:jc w:val="both"/>
      </w:pPr>
    </w:p>
    <w:p w14:paraId="59F20184" w14:textId="77777777"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To this end we further tested relationships (using OLS regression) between </w:t>
      </w:r>
      <w:proofErr w:type="spellStart"/>
      <w:r>
        <w:t>FDis</w:t>
      </w:r>
      <w:proofErr w:type="spellEnd"/>
      <w:r>
        <w:t xml:space="preserve"> and species richness and Simpson’s diversity (for species used in the analysis, present at &gt; 1 % cover), and species richness for the full set of 327 species identified in the study. </w:t>
      </w:r>
    </w:p>
    <w:p w14:paraId="34311BF1" w14:textId="77777777" w:rsidR="00F75551" w:rsidRDefault="00F75551" w:rsidP="00F75551">
      <w:pPr>
        <w:spacing w:line="480" w:lineRule="auto"/>
        <w:jc w:val="both"/>
      </w:pPr>
    </w:p>
    <w:p w14:paraId="5B09B11C" w14:textId="57D702D5" w:rsidR="00F75551" w:rsidRDefault="00F75551" w:rsidP="00F75551">
      <w:pPr>
        <w:spacing w:line="480" w:lineRule="auto"/>
        <w:jc w:val="both"/>
      </w:pPr>
      <w:r w:rsidRPr="00EA700F">
        <w:lastRenderedPageBreak/>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fldChar w:fldCharType="separate"/>
      </w:r>
      <w:r w:rsidRPr="00964E70">
        <w:rPr>
          <w:noProof/>
        </w:rPr>
        <w:t>(</w:t>
      </w:r>
      <w:r>
        <w:rPr>
          <w:noProof/>
        </w:rPr>
        <w:t xml:space="preserve">after </w:t>
      </w:r>
      <w:r w:rsidRPr="00964E70">
        <w:rPr>
          <w:noProof/>
        </w:rPr>
        <w:t>Robinson &amp; Schumacker, 2009)</w:t>
      </w:r>
      <w:r>
        <w:fldChar w:fldCharType="end"/>
      </w:r>
      <w:r>
        <w:t xml:space="preserve">. </w:t>
      </w:r>
      <w:proofErr w:type="spellStart"/>
      <w:r>
        <w:t>Multicollinearity</w:t>
      </w:r>
      <w:proofErr w:type="spellEnd"/>
      <w:r>
        <w:t xml:space="preserve"> was tested for according to the variance inflation factor (VIF) score (HH package, </w:t>
      </w:r>
      <w:r>
        <w:fldChar w:fldCharType="begin" w:fldLock="1"/>
      </w:r>
      <w:r>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fldChar w:fldCharType="separate"/>
      </w:r>
      <w:r w:rsidRPr="00BF0612">
        <w:rPr>
          <w:noProof/>
        </w:rPr>
        <w:t>Heiberger &amp; Holland, 2004)</w:t>
      </w:r>
      <w:r>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fldChar w:fldCharType="separate"/>
      </w:r>
      <w:r w:rsidRPr="007727EF">
        <w:rPr>
          <w:noProof/>
        </w:rPr>
        <w:t>Barton, 2012)</w:t>
      </w:r>
      <w:r>
        <w:fldChar w:fldCharType="end"/>
      </w:r>
      <w:r>
        <w:t xml:space="preserve">.  Second order AIC is recommended in order to reduce bias when the ratio of sample size to number of predictor variables is small </w:t>
      </w:r>
      <w:r>
        <w:fldChar w:fldCharType="begin" w:fldLock="1"/>
      </w:r>
      <w:r>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fldChar w:fldCharType="separate"/>
      </w:r>
      <w:r w:rsidRPr="00AC3ABD">
        <w:rPr>
          <w:noProof/>
        </w:rPr>
        <w:t>(Burnham &amp; Anderson 2002)</w:t>
      </w:r>
      <w:r>
        <w:fldChar w:fldCharType="end"/>
      </w:r>
      <w:r>
        <w:t>.</w:t>
      </w:r>
    </w:p>
    <w:p w14:paraId="1DDC60BB" w14:textId="77777777" w:rsidR="00F75551" w:rsidRDefault="00F75551" w:rsidP="00F75551">
      <w:pPr>
        <w:spacing w:line="480" w:lineRule="auto"/>
      </w:pPr>
    </w:p>
    <w:p w14:paraId="1E6FB633" w14:textId="77777777" w:rsidR="00D94A21" w:rsidRDefault="00D94A21" w:rsidP="00F75551">
      <w:pPr>
        <w:spacing w:line="480" w:lineRule="auto"/>
      </w:pPr>
    </w:p>
    <w:p w14:paraId="198B4535" w14:textId="77777777" w:rsidR="00D94A21" w:rsidRDefault="00D94A21" w:rsidP="00F75551">
      <w:pPr>
        <w:spacing w:line="480" w:lineRule="auto"/>
      </w:pPr>
    </w:p>
    <w:p w14:paraId="5F60B1A4" w14:textId="77777777" w:rsidR="00D94A21" w:rsidRDefault="00D94A21" w:rsidP="00F75551">
      <w:pPr>
        <w:spacing w:line="480" w:lineRule="auto"/>
      </w:pPr>
    </w:p>
    <w:p w14:paraId="4D31B676" w14:textId="77777777" w:rsidR="00D94A21" w:rsidRDefault="00D94A21" w:rsidP="00F75551">
      <w:pPr>
        <w:spacing w:line="480" w:lineRule="auto"/>
      </w:pPr>
    </w:p>
    <w:p w14:paraId="6863C612" w14:textId="77777777" w:rsidR="00D94A21" w:rsidRDefault="00D94A21" w:rsidP="00F75551">
      <w:pPr>
        <w:spacing w:line="480" w:lineRule="auto"/>
      </w:pPr>
    </w:p>
    <w:p w14:paraId="6A13AE47" w14:textId="77777777" w:rsidR="00D94A21" w:rsidRDefault="00D94A21" w:rsidP="00F75551">
      <w:pPr>
        <w:spacing w:line="480" w:lineRule="auto"/>
      </w:pPr>
    </w:p>
    <w:p w14:paraId="468E5157" w14:textId="77777777" w:rsidR="00D94A21" w:rsidRDefault="00D94A21" w:rsidP="00F75551">
      <w:pPr>
        <w:spacing w:line="480" w:lineRule="auto"/>
      </w:pPr>
    </w:p>
    <w:p w14:paraId="73974D1F" w14:textId="77777777" w:rsidR="00D94A21" w:rsidRDefault="00D94A21" w:rsidP="00F75551">
      <w:pPr>
        <w:spacing w:line="480" w:lineRule="auto"/>
      </w:pPr>
    </w:p>
    <w:p w14:paraId="2A77AC71" w14:textId="77777777" w:rsidR="00F75551" w:rsidRDefault="00F75551" w:rsidP="00F75551">
      <w:pPr>
        <w:spacing w:line="480" w:lineRule="auto"/>
      </w:pPr>
      <w:r>
        <w:lastRenderedPageBreak/>
        <w:t>RESULTS</w:t>
      </w:r>
    </w:p>
    <w:p w14:paraId="08473AEF" w14:textId="03F68070" w:rsidR="00D94A21" w:rsidRP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CD78F8">
        <w:t>1</w:t>
      </w:r>
      <w:r>
        <w:t xml:space="preserve">.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Pr="00BA693E">
        <w:rPr>
          <w:sz w:val="20"/>
          <w:szCs w:val="20"/>
        </w:rPr>
        <w:t>better fit.</w:t>
      </w:r>
      <w:r>
        <w:rPr>
          <w:sz w:val="20"/>
          <w:szCs w:val="20"/>
        </w:rPr>
        <w:t xml:space="preserve"> </w:t>
      </w:r>
      <w:r w:rsidRPr="00D81CEC">
        <w:t>Statistics for all univariate regression models are presented in the Supporting Information</w:t>
      </w:r>
      <w:r w:rsidRPr="00D81CEC">
        <w:rPr>
          <w:rStyle w:val="CommentReference"/>
          <w:rFonts w:eastAsia="MS Mincho"/>
        </w:rPr>
        <w:commentReference w:id="34"/>
      </w:r>
      <w:r w:rsidRPr="00D81CEC">
        <w:t>.</w:t>
      </w:r>
      <w:r w:rsidR="00D94A21">
        <w:t xml:space="preserve"> </w:t>
      </w:r>
    </w:p>
    <w:p w14:paraId="5D627E32"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26901C95" w14:textId="02668409" w:rsidR="00F75551" w:rsidRDefault="00F75551" w:rsidP="00F75551">
      <w:pPr>
        <w:spacing w:line="480" w:lineRule="auto"/>
        <w:jc w:val="both"/>
      </w:pPr>
      <w:r>
        <w:t xml:space="preserve">Functional dispersion was positively associated with metrics describing intense but rare episodes of flooding disturbance. </w:t>
      </w:r>
      <w:proofErr w:type="spellStart"/>
      <w:r>
        <w:t>FDis</w:t>
      </w:r>
      <w:proofErr w:type="spellEnd"/>
      <w:r>
        <w:t xml:space="preserve"> was significantly explained by the magnitude of the 20 year average return interval flood (</w:t>
      </w:r>
      <w:commentRangeStart w:id="35"/>
      <w:r>
        <w:t>AS20YrARI, Fig</w:t>
      </w:r>
      <w:r w:rsidR="00CD78F8">
        <w:t>. 1a</w:t>
      </w:r>
      <w:r>
        <w:t>, adjusted p = 0.0278, R</w:t>
      </w:r>
      <w:r w:rsidRPr="008639ED">
        <w:rPr>
          <w:vertAlign w:val="superscript"/>
        </w:rPr>
        <w:t>2</w:t>
      </w:r>
      <w:r>
        <w:t xml:space="preserve"> = 0.377)</w:t>
      </w:r>
      <w:commentRangeEnd w:id="35"/>
      <w:r w:rsidR="00582A18">
        <w:rPr>
          <w:rStyle w:val="CommentReference"/>
          <w:rFonts w:eastAsia="MS Mincho"/>
        </w:rPr>
        <w:commentReference w:id="35"/>
      </w:r>
      <w:r>
        <w:t xml:space="preserve">. </w:t>
      </w:r>
      <w:proofErr w:type="spellStart"/>
      <w:r>
        <w:t>FDis</w:t>
      </w:r>
      <w:proofErr w:type="spellEnd"/>
      <w:r>
        <w:t xml:space="preserve"> was also significantly explained by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t>
      </w:r>
      <w:commentRangeStart w:id="36"/>
      <w:commentRangeStart w:id="37"/>
      <w:r>
        <w:t xml:space="preserve">was significantly associated with </w:t>
      </w:r>
      <w:proofErr w:type="spellStart"/>
      <w:r>
        <w:t>FDis</w:t>
      </w:r>
      <w:proofErr w:type="spellEnd"/>
      <w:r>
        <w:t>,</w:t>
      </w:r>
      <w:commentRangeEnd w:id="36"/>
      <w:r>
        <w:rPr>
          <w:rStyle w:val="CommentReference"/>
          <w:rFonts w:eastAsia="MS Mincho"/>
        </w:rPr>
        <w:commentReference w:id="36"/>
      </w:r>
      <w:commentRangeEnd w:id="37"/>
      <w:r w:rsidR="00A0040E">
        <w:rPr>
          <w:rStyle w:val="CommentReference"/>
          <w:rFonts w:eastAsia="MS Mincho"/>
        </w:rPr>
        <w:commentReference w:id="37"/>
      </w:r>
      <w:r>
        <w:t xml:space="preserve"> mean annual flood frequency was not (</w:t>
      </w:r>
      <w:proofErr w:type="spellStart"/>
      <w:r>
        <w:t>MDFAnnHSNum</w:t>
      </w:r>
      <w:proofErr w:type="spellEnd"/>
      <w:r>
        <w:t xml:space="preserve">, adjusted p = 0.727). These results indicate that functional diversity is higher at sites that experience extreme flooding events and patterns of flow which diverge strongly from “average” conditions. </w:t>
      </w:r>
    </w:p>
    <w:p w14:paraId="01A5407F" w14:textId="77777777" w:rsidR="00F75551" w:rsidRDefault="00F75551" w:rsidP="00F75551">
      <w:pPr>
        <w:keepNext/>
        <w:spacing w:line="480" w:lineRule="auto"/>
      </w:pPr>
      <w:r>
        <w:rPr>
          <w:noProof/>
          <w:lang w:eastAsia="en-AU"/>
        </w:rPr>
        <w:lastRenderedPageBreak/>
        <w:drawing>
          <wp:inline distT="0" distB="0" distL="0" distR="0" wp14:anchorId="4EBC0A85" wp14:editId="1EEC8296">
            <wp:extent cx="4676775" cy="5038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6775" cy="5038725"/>
                    </a:xfrm>
                    <a:prstGeom prst="rect">
                      <a:avLst/>
                    </a:prstGeom>
                  </pic:spPr>
                </pic:pic>
              </a:graphicData>
            </a:graphic>
          </wp:inline>
        </w:drawing>
      </w:r>
    </w:p>
    <w:p w14:paraId="3BA7FCBD" w14:textId="734579C3" w:rsidR="00F75551" w:rsidRDefault="00F75551" w:rsidP="00F75551">
      <w:pPr>
        <w:pStyle w:val="Caption"/>
        <w:spacing w:line="480" w:lineRule="auto"/>
      </w:pPr>
      <w:r>
        <w:t xml:space="preserve">Figure </w:t>
      </w:r>
      <w:r w:rsidR="00D94A21">
        <w:t>1</w:t>
      </w:r>
      <w:r>
        <w:rPr>
          <w:noProof/>
        </w:rPr>
        <w:t>.</w:t>
      </w:r>
      <w:r>
        <w:t xml:space="preserve"> </w:t>
      </w:r>
      <w:r w:rsidRPr="0069733B">
        <w:t xml:space="preserve">Relationships between </w:t>
      </w:r>
      <w:proofErr w:type="spellStart"/>
      <w:r>
        <w:t>FDis</w:t>
      </w:r>
      <w:proofErr w:type="spellEnd"/>
      <w:r w:rsidRPr="0069733B">
        <w:t xml:space="preserve"> and hydrological metrics describing a)</w:t>
      </w:r>
      <w:r>
        <w:t xml:space="preserve"> magnitude of the 20 year average return interval flood (AS20YrARI)</w:t>
      </w:r>
      <w:r w:rsidRPr="0069733B">
        <w:t xml:space="preserve">, b) </w:t>
      </w:r>
      <w:proofErr w:type="spellStart"/>
      <w:r w:rsidRPr="0069733B">
        <w:t>interannual</w:t>
      </w:r>
      <w:proofErr w:type="spellEnd"/>
      <w:r w:rsidRPr="0069733B">
        <w:t xml:space="preserve"> variability in </w:t>
      </w:r>
      <w:r>
        <w:t>high flow magnitude</w:t>
      </w:r>
      <w:r w:rsidRPr="0069733B">
        <w:t xml:space="preserve"> (</w:t>
      </w:r>
      <w:proofErr w:type="spellStart"/>
      <w:r w:rsidRPr="0069733B">
        <w:t>CVAnn</w:t>
      </w:r>
      <w:r>
        <w:t>HSPeak</w:t>
      </w:r>
      <w:proofErr w:type="spellEnd"/>
      <w:r>
        <w:t>), c</w:t>
      </w:r>
      <w:r w:rsidRPr="0069733B">
        <w:t xml:space="preserve">) </w:t>
      </w:r>
      <w:proofErr w:type="spellStart"/>
      <w:r w:rsidRPr="0069733B">
        <w:t>interannual</w:t>
      </w:r>
      <w:proofErr w:type="spellEnd"/>
      <w:r w:rsidRPr="0069733B">
        <w:t xml:space="preserve"> variability in flood </w:t>
      </w:r>
      <w:r>
        <w:t>rise rate</w:t>
      </w:r>
      <w:r w:rsidRPr="0069733B">
        <w:t xml:space="preserve"> (</w:t>
      </w:r>
      <w:proofErr w:type="spellStart"/>
      <w:r w:rsidRPr="0069733B">
        <w:t>CVAnnMRate</w:t>
      </w:r>
      <w:r>
        <w:t>Rise</w:t>
      </w:r>
      <w:proofErr w:type="spellEnd"/>
      <w:r w:rsidRPr="0069733B">
        <w:t>),</w:t>
      </w:r>
      <w:r>
        <w:t xml:space="preserve"> d</w:t>
      </w:r>
      <w:r w:rsidRPr="0069733B">
        <w:t xml:space="preserve">) </w:t>
      </w:r>
      <w:proofErr w:type="spellStart"/>
      <w:r w:rsidRPr="0069733B">
        <w:t>interannual</w:t>
      </w:r>
      <w:proofErr w:type="spellEnd"/>
      <w:r w:rsidRPr="0069733B">
        <w:t xml:space="preserve"> variability in flood </w:t>
      </w:r>
      <w:r>
        <w:t>fall rate</w:t>
      </w:r>
      <w:r w:rsidRPr="0069733B">
        <w:t xml:space="preserve"> (</w:t>
      </w:r>
      <w:proofErr w:type="spellStart"/>
      <w:r w:rsidRPr="0069733B">
        <w:t>CVAnnMRate</w:t>
      </w:r>
      <w:r>
        <w:t>Fall</w:t>
      </w:r>
      <w:proofErr w:type="spellEnd"/>
      <w:r w:rsidRPr="0069733B">
        <w:t xml:space="preserve">), </w:t>
      </w:r>
      <w:r>
        <w:t>e</w:t>
      </w:r>
      <w:r w:rsidRPr="0069733B">
        <w:t xml:space="preserve">) </w:t>
      </w:r>
      <w:proofErr w:type="spellStart"/>
      <w:r>
        <w:t>interannual</w:t>
      </w:r>
      <w:proofErr w:type="spellEnd"/>
      <w:r>
        <w:t xml:space="preserve"> variability in high flow frequency.</w:t>
      </w:r>
      <w:r w:rsidRPr="00344651">
        <w:t xml:space="preserve"> Fitted lines depict ordinary least squares regression models. </w:t>
      </w:r>
      <w:r>
        <w:t xml:space="preserve">All models are </w:t>
      </w:r>
      <w:r w:rsidRPr="00344651">
        <w:t>linear fit</w:t>
      </w:r>
      <w:r>
        <w:t>s</w:t>
      </w:r>
      <w:r w:rsidRPr="00344651">
        <w:t xml:space="preserve">. Shaded areas depict the smoothed 95% confidence interval around the regression </w:t>
      </w:r>
      <w:commentRangeStart w:id="38"/>
      <w:commentRangeStart w:id="39"/>
      <w:r w:rsidRPr="00344651">
        <w:t>model</w:t>
      </w:r>
      <w:commentRangeEnd w:id="38"/>
      <w:r>
        <w:rPr>
          <w:rStyle w:val="CommentReference"/>
          <w:rFonts w:eastAsia="MS Mincho"/>
          <w:i w:val="0"/>
          <w:iCs w:val="0"/>
          <w:color w:val="auto"/>
        </w:rPr>
        <w:commentReference w:id="38"/>
      </w:r>
      <w:commentRangeEnd w:id="39"/>
      <w:r w:rsidR="00AD2DF8">
        <w:rPr>
          <w:rStyle w:val="CommentReference"/>
          <w:rFonts w:eastAsia="MS Mincho"/>
          <w:i w:val="0"/>
          <w:iCs w:val="0"/>
          <w:color w:val="auto"/>
        </w:rPr>
        <w:commentReference w:id="39"/>
      </w:r>
      <w:r w:rsidRPr="00344651">
        <w:t>.</w:t>
      </w:r>
      <w:r>
        <w:t xml:space="preserve"> All relationships shown are significant.</w:t>
      </w:r>
      <w:r w:rsidRPr="00344651">
        <w:t xml:space="preserve">  </w:t>
      </w:r>
    </w:p>
    <w:p w14:paraId="3697A5C5" w14:textId="77777777" w:rsidR="00F75551" w:rsidRDefault="00F75551" w:rsidP="00F75551">
      <w:pPr>
        <w:spacing w:line="480" w:lineRule="auto"/>
      </w:pPr>
    </w:p>
    <w:p w14:paraId="532CAB87" w14:textId="77777777" w:rsidR="00D94A21" w:rsidRDefault="00D94A21" w:rsidP="00F75551">
      <w:pPr>
        <w:spacing w:line="480" w:lineRule="auto"/>
      </w:pPr>
    </w:p>
    <w:p w14:paraId="42DC6A89" w14:textId="77777777" w:rsidR="00D94A21" w:rsidRDefault="00D94A21" w:rsidP="00F75551">
      <w:pPr>
        <w:spacing w:line="480" w:lineRule="auto"/>
      </w:pPr>
    </w:p>
    <w:p w14:paraId="30846841" w14:textId="77777777" w:rsidR="00D94A21" w:rsidRDefault="00D94A21" w:rsidP="00F75551">
      <w:pPr>
        <w:spacing w:line="480" w:lineRule="auto"/>
      </w:pPr>
    </w:p>
    <w:p w14:paraId="4EA1F92B" w14:textId="77777777" w:rsidR="00D94A21" w:rsidRPr="00344651" w:rsidRDefault="00D94A21" w:rsidP="00F75551">
      <w:pPr>
        <w:spacing w:line="480" w:lineRule="auto"/>
      </w:pPr>
    </w:p>
    <w:p w14:paraId="72BF43F7" w14:textId="77777777" w:rsidR="00F75551" w:rsidRPr="00344651" w:rsidRDefault="00F75551" w:rsidP="00F75551">
      <w:pPr>
        <w:spacing w:line="480" w:lineRule="auto"/>
        <w:jc w:val="both"/>
        <w:rPr>
          <w:i/>
        </w:rPr>
      </w:pPr>
      <w:r w:rsidRPr="00344651">
        <w:rPr>
          <w:i/>
        </w:rPr>
        <w:lastRenderedPageBreak/>
        <w:t>Is functional diversity related to variability in seasonal water availability in the riparian zone?</w:t>
      </w:r>
    </w:p>
    <w:p w14:paraId="0CF70BFA" w14:textId="3DB47A01" w:rsidR="00F75551" w:rsidRDefault="00F75551" w:rsidP="00F75551">
      <w:pPr>
        <w:spacing w:line="480" w:lineRule="auto"/>
        <w:jc w:val="both"/>
      </w:pPr>
      <w:r>
        <w:t xml:space="preserve">Functional dispersion was positively associated with variability in seasonal flow patterns throughout the hydrological record. </w:t>
      </w:r>
      <w:proofErr w:type="spellStart"/>
      <w:r>
        <w:t>FDis</w:t>
      </w:r>
      <w:proofErr w:type="spellEnd"/>
      <w:r>
        <w:t xml:space="preserve"> was increased when seasonal patterns of minimum (</w:t>
      </w:r>
      <w:proofErr w:type="spellStart"/>
      <w:r>
        <w:t>M_MinM</w:t>
      </w:r>
      <w:proofErr w:type="spellEnd"/>
      <w:r>
        <w:t xml:space="preserve">, Fig. </w:t>
      </w:r>
      <w:r w:rsidR="00CD78F8">
        <w:t>2</w:t>
      </w:r>
      <w:r>
        <w:t>a, adjusted p = 0.0278, R</w:t>
      </w:r>
      <w:r w:rsidRPr="00AF51F6">
        <w:rPr>
          <w:vertAlign w:val="superscript"/>
        </w:rPr>
        <w:t>2</w:t>
      </w:r>
      <w:r>
        <w:t xml:space="preserve"> = 0.540), maximum (</w:t>
      </w:r>
      <w:proofErr w:type="spellStart"/>
      <w:r>
        <w:t>M_MaxM</w:t>
      </w:r>
      <w:proofErr w:type="spellEnd"/>
      <w:r>
        <w:t xml:space="preserve">,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w:t>
      </w:r>
      <w:proofErr w:type="spellStart"/>
      <w:r>
        <w:t>FDis</w:t>
      </w:r>
      <w:proofErr w:type="spellEnd"/>
      <w:r>
        <w:t xml:space="preserve">, the season with which these flows were associated with was not consistent through the record. </w:t>
      </w:r>
      <w:proofErr w:type="spellStart"/>
      <w:r>
        <w:t>FDis</w:t>
      </w:r>
      <w:proofErr w:type="spellEnd"/>
      <w:r>
        <w:t xml:space="preserve"> was not significantly explained by inter-seasonal uniformity of minimum (Fig. </w:t>
      </w:r>
      <w:r w:rsidR="00CD78F8">
        <w:t>2</w:t>
      </w:r>
      <w:r>
        <w:t xml:space="preserve">d, </w:t>
      </w:r>
      <w:proofErr w:type="spellStart"/>
      <w:r>
        <w:t>C_MinM</w:t>
      </w:r>
      <w:proofErr w:type="spellEnd"/>
      <w:r>
        <w:t>,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w:t>
      </w:r>
      <w:proofErr w:type="spellStart"/>
      <w:r>
        <w:t>FDis</w:t>
      </w:r>
      <w:proofErr w:type="spellEnd"/>
      <w:r>
        <w:t xml:space="preserve">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7C932459" w14:textId="77777777" w:rsidR="00F75551" w:rsidRDefault="00F75551" w:rsidP="00F75551">
      <w:pPr>
        <w:keepNext/>
        <w:spacing w:line="480" w:lineRule="auto"/>
      </w:pPr>
      <w:r>
        <w:rPr>
          <w:noProof/>
          <w:lang w:eastAsia="en-AU"/>
        </w:rPr>
        <w:lastRenderedPageBreak/>
        <w:drawing>
          <wp:inline distT="0" distB="0" distL="0" distR="0" wp14:anchorId="725A680A" wp14:editId="115646A4">
            <wp:extent cx="4676775" cy="5581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s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33E662D1" w14:textId="2BDCAAA4" w:rsidR="00F75551" w:rsidRDefault="00F75551" w:rsidP="00F75551">
      <w:pPr>
        <w:pStyle w:val="Caption"/>
        <w:spacing w:line="480" w:lineRule="auto"/>
      </w:pPr>
      <w:r>
        <w:t xml:space="preserve">Figure </w:t>
      </w:r>
      <w:r w:rsidR="00D94A21">
        <w:t>2</w:t>
      </w:r>
      <w:r>
        <w:t xml:space="preserve">. </w:t>
      </w:r>
      <w:r w:rsidRPr="0069733B">
        <w:t xml:space="preserve">Relationships between </w:t>
      </w:r>
      <w:proofErr w:type="spellStart"/>
      <w:r>
        <w:t>FDis</w:t>
      </w:r>
      <w:proofErr w:type="spellEnd"/>
      <w:r w:rsidRPr="0069733B">
        <w:t xml:space="preserve"> and hydrological metrics describing a)</w:t>
      </w:r>
      <w:r>
        <w:t xml:space="preserve"> contingency of monthly minimum daily flow (</w:t>
      </w:r>
      <w:proofErr w:type="spellStart"/>
      <w:r>
        <w:t>M_MinM</w:t>
      </w:r>
      <w:proofErr w:type="spellEnd"/>
      <w:r>
        <w:t>), b) contingency of monthly maximum daily flow (</w:t>
      </w:r>
      <w:proofErr w:type="spellStart"/>
      <w:r>
        <w:t>M_MaxM</w:t>
      </w:r>
      <w:proofErr w:type="spellEnd"/>
      <w:r>
        <w:t>), c) contingency of monthly mean daily flow (M_MDFM), d) constancy of monthly minimum daily flow (</w:t>
      </w:r>
      <w:proofErr w:type="spellStart"/>
      <w:r>
        <w:t>C_MinM</w:t>
      </w:r>
      <w:proofErr w:type="spellEnd"/>
      <w:r>
        <w:t xml:space="preserve">), e) constancy of monthly mean daily flow (C_MDFM). </w:t>
      </w:r>
      <w:r w:rsidRPr="00344651">
        <w:t xml:space="preserve">Fitted lines depict ordinary least squares regression models. </w:t>
      </w:r>
      <w:proofErr w:type="gramStart"/>
      <w:r>
        <w:t>a</w:t>
      </w:r>
      <w:proofErr w:type="gramEnd"/>
      <w:r>
        <w:t>. is a quadratic fit, b. – e. are linear fits</w:t>
      </w:r>
      <w:r w:rsidRPr="00344651">
        <w:t xml:space="preserve">. Shaded areas depict the smoothed 95% confidence interval around the regression </w:t>
      </w:r>
      <w:commentRangeStart w:id="40"/>
      <w:r w:rsidRPr="00344651">
        <w:t>model</w:t>
      </w:r>
      <w:commentRangeEnd w:id="40"/>
      <w:r>
        <w:rPr>
          <w:rStyle w:val="CommentReference"/>
          <w:rFonts w:eastAsia="MS Mincho"/>
          <w:i w:val="0"/>
          <w:iCs w:val="0"/>
          <w:color w:val="auto"/>
        </w:rPr>
        <w:commentReference w:id="40"/>
      </w:r>
      <w:r w:rsidRPr="00344651">
        <w:t xml:space="preserve">. </w:t>
      </w:r>
      <w:r>
        <w:t xml:space="preserve">a. – c. depict significant relationships, d. and e. depict non-significant relationships (note the strong influence over the regression fit of the two points at the lower bound of </w:t>
      </w:r>
      <w:proofErr w:type="spellStart"/>
      <w:r>
        <w:t>FDis</w:t>
      </w:r>
      <w:proofErr w:type="spellEnd"/>
      <w:r>
        <w:t xml:space="preserve">).  </w:t>
      </w:r>
    </w:p>
    <w:p w14:paraId="2869C8C4" w14:textId="77777777" w:rsidR="00F75551" w:rsidRDefault="00F75551" w:rsidP="00F75551">
      <w:pPr>
        <w:pStyle w:val="Caption"/>
        <w:spacing w:line="480" w:lineRule="auto"/>
      </w:pPr>
    </w:p>
    <w:p w14:paraId="7D47BCB3" w14:textId="77777777" w:rsidR="00F75551" w:rsidRDefault="00F75551" w:rsidP="00F75551">
      <w:pPr>
        <w:spacing w:line="480" w:lineRule="auto"/>
      </w:pPr>
    </w:p>
    <w:p w14:paraId="441F1364" w14:textId="5F7DD2D3" w:rsidR="00F75551" w:rsidRPr="006D1741" w:rsidRDefault="00F75551" w:rsidP="00F75551">
      <w:pPr>
        <w:spacing w:line="480" w:lineRule="auto"/>
        <w:jc w:val="both"/>
      </w:pPr>
      <w:r>
        <w:lastRenderedPageBreak/>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737C09C" w14:textId="77777777" w:rsidR="00F75551" w:rsidRPr="006D1741" w:rsidRDefault="00F75551" w:rsidP="00F75551">
      <w:pPr>
        <w:spacing w:line="480" w:lineRule="auto"/>
        <w:jc w:val="both"/>
      </w:pPr>
    </w:p>
    <w:p w14:paraId="30E52658" w14:textId="77777777" w:rsidR="00F75551" w:rsidRPr="006D1741" w:rsidRDefault="00F75551" w:rsidP="00F75551">
      <w:pPr>
        <w:spacing w:line="480" w:lineRule="auto"/>
      </w:pPr>
    </w:p>
    <w:p w14:paraId="61FCD99B" w14:textId="77777777" w:rsidR="00F75551" w:rsidRDefault="00F75551" w:rsidP="00F75551">
      <w:pPr>
        <w:spacing w:line="480" w:lineRule="auto"/>
      </w:pPr>
    </w:p>
    <w:p w14:paraId="3C34EEC5" w14:textId="77777777" w:rsidR="00F75551" w:rsidRDefault="00F75551" w:rsidP="00F75551">
      <w:pPr>
        <w:spacing w:line="480" w:lineRule="auto"/>
      </w:pPr>
    </w:p>
    <w:p w14:paraId="55B8BEC7" w14:textId="77777777" w:rsidR="00F75551" w:rsidRDefault="00F75551" w:rsidP="00F75551">
      <w:pPr>
        <w:spacing w:line="480" w:lineRule="auto"/>
        <w:rPr>
          <w:noProof/>
          <w:lang w:eastAsia="en-AU"/>
        </w:rPr>
      </w:pPr>
    </w:p>
    <w:p w14:paraId="2B7BAF83" w14:textId="77777777" w:rsidR="00F75551" w:rsidRDefault="00F75551" w:rsidP="00F75551">
      <w:pPr>
        <w:keepNext/>
        <w:spacing w:line="480" w:lineRule="auto"/>
      </w:pPr>
      <w:r>
        <w:rPr>
          <w:noProof/>
          <w:lang w:eastAsia="en-AU"/>
        </w:rPr>
        <w:lastRenderedPageBreak/>
        <w:drawing>
          <wp:inline distT="0" distB="0" distL="0" distR="0" wp14:anchorId="35E0B08F" wp14:editId="07E23385">
            <wp:extent cx="4676775" cy="55816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4308F88D" w14:textId="628661A1" w:rsidR="00F75551" w:rsidRPr="00344651" w:rsidRDefault="00F75551" w:rsidP="00F75551">
      <w:pPr>
        <w:pStyle w:val="Caption"/>
        <w:spacing w:line="480" w:lineRule="auto"/>
      </w:pPr>
      <w:r>
        <w:t xml:space="preserve">Figure </w:t>
      </w:r>
      <w:r w:rsidR="00D94A21">
        <w:t>3</w:t>
      </w:r>
      <w:r>
        <w:t xml:space="preserve">. </w:t>
      </w:r>
      <w:r w:rsidRPr="00344651">
        <w:t xml:space="preserve">Relationships between </w:t>
      </w:r>
      <w:proofErr w:type="spellStart"/>
      <w:r w:rsidRPr="00344651">
        <w:t>FDis</w:t>
      </w:r>
      <w:proofErr w:type="spellEnd"/>
      <w:r w:rsidRPr="00344651">
        <w:t xml:space="preserve"> and hydrological metrics describing</w:t>
      </w:r>
      <w:r>
        <w:t xml:space="preserve"> a) variability in autumn mean daily flow, b) variability in winter mean daily flow, c) variability in spring mean daily flow, d) variability in summer mean daily flow, e) mean daily flow in summer, f) mean daily flow in spring.</w:t>
      </w:r>
      <w:r w:rsidRPr="00344651">
        <w:t xml:space="preserve"> Fitted lines depict ordinary least squares regression models. </w:t>
      </w:r>
      <w:r>
        <w:t>All models are linear fits except d. which is a quadratic fit</w:t>
      </w:r>
      <w:r w:rsidRPr="00344651">
        <w:t xml:space="preserve">. Shaded areas depict the smoothed 95% confidence interval around the regression model.  </w:t>
      </w:r>
      <w:r>
        <w:t>All relationships shown are significant.</w:t>
      </w:r>
      <w:r w:rsidRPr="00344651">
        <w:t xml:space="preserve">  </w:t>
      </w:r>
    </w:p>
    <w:p w14:paraId="4A340965" w14:textId="77777777" w:rsidR="00F75551" w:rsidRDefault="00F75551" w:rsidP="00F75551">
      <w:pPr>
        <w:pStyle w:val="Caption"/>
        <w:spacing w:line="480" w:lineRule="auto"/>
      </w:pPr>
    </w:p>
    <w:p w14:paraId="49594F2B" w14:textId="77777777" w:rsidR="00F75551" w:rsidRDefault="00F75551" w:rsidP="00F75551">
      <w:pPr>
        <w:spacing w:line="480" w:lineRule="auto"/>
      </w:pPr>
    </w:p>
    <w:p w14:paraId="023EF88B" w14:textId="77777777" w:rsidR="00F75551" w:rsidRDefault="00F75551" w:rsidP="00F75551">
      <w:pPr>
        <w:spacing w:line="480" w:lineRule="auto"/>
      </w:pPr>
    </w:p>
    <w:p w14:paraId="44D1B0C1" w14:textId="77777777" w:rsidR="00F75551" w:rsidRDefault="00F75551" w:rsidP="00F75551">
      <w:pPr>
        <w:spacing w:line="480" w:lineRule="auto"/>
      </w:pPr>
    </w:p>
    <w:p w14:paraId="3B76C82A" w14:textId="77777777" w:rsidR="00F75551" w:rsidRPr="00344651" w:rsidRDefault="00F75551" w:rsidP="00F75551">
      <w:pPr>
        <w:spacing w:line="480" w:lineRule="auto"/>
        <w:rPr>
          <w:rFonts w:cs="Arial"/>
          <w:i/>
        </w:rPr>
      </w:pPr>
      <w:r w:rsidRPr="00344651">
        <w:rPr>
          <w:rFonts w:cs="Arial"/>
          <w:i/>
        </w:rPr>
        <w:lastRenderedPageBreak/>
        <w:t xml:space="preserve">Comparisons with </w:t>
      </w:r>
      <w:r>
        <w:rPr>
          <w:rFonts w:cs="Arial"/>
          <w:i/>
        </w:rPr>
        <w:t>measures of taxonomic diversity</w:t>
      </w:r>
    </w:p>
    <w:p w14:paraId="56E9BAE3" w14:textId="77777777" w:rsidR="00F75551" w:rsidRDefault="00F75551" w:rsidP="00F75551">
      <w:pPr>
        <w:spacing w:line="480" w:lineRule="auto"/>
        <w:jc w:val="both"/>
      </w:pPr>
      <w:r>
        <w:rPr>
          <w:rStyle w:val="CommentReference"/>
          <w:rFonts w:eastAsia="MS Mincho"/>
        </w:rPr>
        <w:commentReference w:id="41"/>
      </w:r>
      <w:r w:rsidR="00AD2DF8">
        <w:rPr>
          <w:rStyle w:val="CommentReference"/>
          <w:rFonts w:eastAsia="MS Mincho"/>
        </w:rPr>
        <w:commentReference w:id="42"/>
      </w:r>
      <w:r w:rsidDel="008B356A">
        <w:t xml:space="preserve"> </w:t>
      </w:r>
      <w:r>
        <w:t xml:space="preserve">Across species used in the functional diversity analysis (i.e. present at above 1 %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FB3892E" w14:textId="77777777" w:rsidR="00F75551" w:rsidRDefault="00F75551" w:rsidP="00F75551">
      <w:pPr>
        <w:spacing w:line="480" w:lineRule="auto"/>
      </w:pPr>
    </w:p>
    <w:p w14:paraId="05A28713"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4724A3D1" w14:textId="6051EAF8" w:rsidR="00F75551" w:rsidRPr="003F2619" w:rsidRDefault="00F75551" w:rsidP="00F75551">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commentRangeStart w:id="43"/>
      <w:commentRangeStart w:id="44"/>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w:t>
      </w:r>
      <w:commentRangeEnd w:id="43"/>
      <w:r>
        <w:rPr>
          <w:rStyle w:val="CommentReference"/>
          <w:rFonts w:eastAsia="MS Mincho"/>
        </w:rPr>
        <w:commentReference w:id="43"/>
      </w:r>
      <w:commentRangeEnd w:id="44"/>
      <w:r w:rsidR="00AD2DF8">
        <w:rPr>
          <w:rStyle w:val="CommentReference"/>
          <w:rFonts w:eastAsia="MS Mincho"/>
        </w:rPr>
        <w:commentReference w:id="44"/>
      </w:r>
      <w:r>
        <w:t xml:space="preserve"> This set of models is described in </w:t>
      </w:r>
      <w:r w:rsidRPr="003F2619">
        <w:t xml:space="preserve">Table </w:t>
      </w:r>
      <w:r w:rsidR="00CD78F8">
        <w:t>2</w:t>
      </w:r>
      <w:r w:rsidRPr="003F2619">
        <w:t>.</w:t>
      </w:r>
    </w:p>
    <w:p w14:paraId="63AD6071" w14:textId="77777777" w:rsidR="00F75551" w:rsidRDefault="00F75551" w:rsidP="00F75551">
      <w:pPr>
        <w:spacing w:line="480" w:lineRule="auto"/>
      </w:pPr>
    </w:p>
    <w:p w14:paraId="0D59AEE3" w14:textId="70936741" w:rsidR="00F75551" w:rsidRDefault="00F75551" w:rsidP="00F75551">
      <w:pPr>
        <w:pStyle w:val="Caption"/>
        <w:keepNext/>
        <w:spacing w:line="480" w:lineRule="auto"/>
      </w:pPr>
      <w:commentRangeStart w:id="45"/>
      <w:commentRangeStart w:id="46"/>
      <w:r>
        <w:t xml:space="preserve">Table </w:t>
      </w:r>
      <w:r w:rsidR="00D94A21">
        <w:t>2</w:t>
      </w:r>
      <w:r>
        <w:t xml:space="preserve">. </w:t>
      </w:r>
      <w:commentRangeEnd w:id="45"/>
      <w:r>
        <w:rPr>
          <w:rStyle w:val="CommentReference"/>
          <w:rFonts w:eastAsia="MS Mincho"/>
          <w:i w:val="0"/>
          <w:iCs w:val="0"/>
          <w:color w:val="auto"/>
        </w:rPr>
        <w:commentReference w:id="45"/>
      </w:r>
      <w:commentRangeEnd w:id="46"/>
      <w:r w:rsidR="00AD2DF8">
        <w:rPr>
          <w:rStyle w:val="CommentReference"/>
          <w:rFonts w:eastAsia="MS Mincho"/>
          <w:i w:val="0"/>
          <w:iCs w:val="0"/>
          <w:color w:val="auto"/>
        </w:rPr>
        <w:commentReference w:id="46"/>
      </w:r>
      <w:r>
        <w:t xml:space="preserve">Multiple regression models with associated </w:t>
      </w:r>
      <w:commentRangeStart w:id="47"/>
      <w:r>
        <w:t xml:space="preserve">fitting </w:t>
      </w:r>
      <w:commentRangeEnd w:id="47"/>
      <w:r>
        <w:rPr>
          <w:rStyle w:val="CommentReference"/>
          <w:rFonts w:eastAsia="MS Mincho"/>
          <w:i w:val="0"/>
          <w:iCs w:val="0"/>
          <w:color w:val="auto"/>
        </w:rPr>
        <w:commentReference w:id="47"/>
      </w:r>
      <w:r>
        <w:t xml:space="preserve">parameters. </w:t>
      </w:r>
      <w:commentRangeStart w:id="48"/>
      <w:commentRangeStart w:id="49"/>
      <w:r>
        <w:t>*</w:t>
      </w:r>
      <w:commentRangeEnd w:id="48"/>
      <w:r>
        <w:rPr>
          <w:rStyle w:val="CommentReference"/>
          <w:rFonts w:eastAsia="MS Mincho"/>
          <w:i w:val="0"/>
          <w:iCs w:val="0"/>
          <w:color w:val="auto"/>
        </w:rPr>
        <w:commentReference w:id="48"/>
      </w:r>
      <w:commentRangeEnd w:id="49"/>
      <w:r w:rsidR="00AD2DF8">
        <w:rPr>
          <w:rStyle w:val="CommentReference"/>
          <w:rFonts w:eastAsia="MS Mincho"/>
          <w:i w:val="0"/>
          <w:iCs w:val="0"/>
          <w:color w:val="auto"/>
        </w:rPr>
        <w:commentReference w:id="49"/>
      </w:r>
      <w:r>
        <w:t xml:space="preserve"> </w:t>
      </w:r>
      <w:proofErr w:type="gramStart"/>
      <w:r>
        <w:t>in</w:t>
      </w:r>
      <w:proofErr w:type="gramEnd"/>
      <w:r>
        <w:t xml:space="preserve"> the model formula denotes both summation as well as interaction between variables. R</w:t>
      </w:r>
      <w:r w:rsidRPr="005C0DDC">
        <w:rPr>
          <w:vertAlign w:val="superscript"/>
        </w:rPr>
        <w:t>2</w:t>
      </w:r>
      <w:r>
        <w:t xml:space="preserve"> values have been adjusted for multiple regression for models using more than one variable. The optimal model according to </w:t>
      </w:r>
      <w:proofErr w:type="spellStart"/>
      <w:r>
        <w:t>AICc</w:t>
      </w:r>
      <w:proofErr w:type="spellEnd"/>
      <w:r>
        <w:t xml:space="preserve"> is indicated by bold typeface.</w:t>
      </w:r>
    </w:p>
    <w:tbl>
      <w:tblPr>
        <w:tblW w:w="9380" w:type="dxa"/>
        <w:tblLook w:val="04A0" w:firstRow="1" w:lastRow="0" w:firstColumn="1" w:lastColumn="0" w:noHBand="0" w:noVBand="1"/>
      </w:tblPr>
      <w:tblGrid>
        <w:gridCol w:w="1000"/>
        <w:gridCol w:w="5500"/>
        <w:gridCol w:w="960"/>
        <w:gridCol w:w="960"/>
        <w:gridCol w:w="977"/>
      </w:tblGrid>
      <w:tr w:rsidR="00F75551" w:rsidRPr="005B1214" w14:paraId="37BDD2DE" w14:textId="77777777" w:rsidTr="00F75551">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6FA2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6F079324"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960" w:type="dxa"/>
            <w:tcBorders>
              <w:top w:val="single" w:sz="4" w:space="0" w:color="auto"/>
              <w:left w:val="nil"/>
              <w:bottom w:val="single" w:sz="4" w:space="0" w:color="auto"/>
              <w:right w:val="nil"/>
            </w:tcBorders>
            <w:shd w:val="clear" w:color="auto" w:fill="auto"/>
            <w:noWrap/>
            <w:vAlign w:val="bottom"/>
            <w:hideMark/>
          </w:tcPr>
          <w:p w14:paraId="10A4B84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A3E3A5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051A89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F75551" w:rsidRPr="005B1214" w14:paraId="46BA90E6"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84F6DF6"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500" w:type="dxa"/>
            <w:tcBorders>
              <w:top w:val="nil"/>
              <w:left w:val="nil"/>
              <w:bottom w:val="nil"/>
              <w:right w:val="single" w:sz="4" w:space="0" w:color="auto"/>
            </w:tcBorders>
            <w:shd w:val="clear" w:color="auto" w:fill="auto"/>
            <w:noWrap/>
            <w:vAlign w:val="bottom"/>
            <w:hideMark/>
          </w:tcPr>
          <w:p w14:paraId="6A3A2BA4"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14:paraId="54A9120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1</w:t>
            </w:r>
          </w:p>
        </w:tc>
        <w:tc>
          <w:tcPr>
            <w:tcW w:w="960" w:type="dxa"/>
            <w:tcBorders>
              <w:top w:val="nil"/>
              <w:left w:val="nil"/>
              <w:bottom w:val="nil"/>
              <w:right w:val="nil"/>
            </w:tcBorders>
            <w:shd w:val="clear" w:color="auto" w:fill="auto"/>
            <w:noWrap/>
            <w:vAlign w:val="bottom"/>
            <w:hideMark/>
          </w:tcPr>
          <w:p w14:paraId="7525CCD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14</w:t>
            </w:r>
          </w:p>
        </w:tc>
        <w:tc>
          <w:tcPr>
            <w:tcW w:w="960" w:type="dxa"/>
            <w:tcBorders>
              <w:top w:val="nil"/>
              <w:left w:val="nil"/>
              <w:bottom w:val="nil"/>
              <w:right w:val="single" w:sz="4" w:space="0" w:color="auto"/>
            </w:tcBorders>
            <w:shd w:val="clear" w:color="auto" w:fill="auto"/>
            <w:noWrap/>
            <w:vAlign w:val="bottom"/>
            <w:hideMark/>
          </w:tcPr>
          <w:p w14:paraId="463051AF"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193</w:t>
            </w:r>
          </w:p>
        </w:tc>
      </w:tr>
      <w:tr w:rsidR="00F75551" w:rsidRPr="005B1214" w14:paraId="149324C9"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E5597B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500" w:type="dxa"/>
            <w:tcBorders>
              <w:top w:val="nil"/>
              <w:left w:val="nil"/>
              <w:bottom w:val="nil"/>
              <w:right w:val="single" w:sz="4" w:space="0" w:color="auto"/>
            </w:tcBorders>
            <w:shd w:val="clear" w:color="auto" w:fill="auto"/>
            <w:noWrap/>
            <w:vAlign w:val="bottom"/>
            <w:hideMark/>
          </w:tcPr>
          <w:p w14:paraId="34AAA20C"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11177A5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3</w:t>
            </w:r>
          </w:p>
        </w:tc>
        <w:tc>
          <w:tcPr>
            <w:tcW w:w="960" w:type="dxa"/>
            <w:tcBorders>
              <w:top w:val="nil"/>
              <w:left w:val="nil"/>
              <w:bottom w:val="nil"/>
              <w:right w:val="nil"/>
            </w:tcBorders>
            <w:shd w:val="clear" w:color="auto" w:fill="auto"/>
            <w:noWrap/>
            <w:vAlign w:val="bottom"/>
            <w:hideMark/>
          </w:tcPr>
          <w:p w14:paraId="4CBDC04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7899</w:t>
            </w:r>
          </w:p>
        </w:tc>
        <w:tc>
          <w:tcPr>
            <w:tcW w:w="960" w:type="dxa"/>
            <w:tcBorders>
              <w:top w:val="nil"/>
              <w:left w:val="nil"/>
              <w:bottom w:val="nil"/>
              <w:right w:val="single" w:sz="4" w:space="0" w:color="auto"/>
            </w:tcBorders>
            <w:shd w:val="clear" w:color="auto" w:fill="auto"/>
            <w:noWrap/>
            <w:vAlign w:val="bottom"/>
            <w:hideMark/>
          </w:tcPr>
          <w:p w14:paraId="2686987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339</w:t>
            </w:r>
          </w:p>
        </w:tc>
      </w:tr>
      <w:tr w:rsidR="00F75551" w:rsidRPr="005B1214" w14:paraId="7F755262"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BF6DE8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500" w:type="dxa"/>
            <w:tcBorders>
              <w:top w:val="nil"/>
              <w:left w:val="nil"/>
              <w:bottom w:val="nil"/>
              <w:right w:val="single" w:sz="4" w:space="0" w:color="auto"/>
            </w:tcBorders>
            <w:shd w:val="clear" w:color="auto" w:fill="auto"/>
            <w:noWrap/>
            <w:vAlign w:val="bottom"/>
            <w:hideMark/>
          </w:tcPr>
          <w:p w14:paraId="78C4B584"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2D74712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2</w:t>
            </w:r>
          </w:p>
        </w:tc>
        <w:tc>
          <w:tcPr>
            <w:tcW w:w="960" w:type="dxa"/>
            <w:tcBorders>
              <w:top w:val="nil"/>
              <w:left w:val="nil"/>
              <w:bottom w:val="nil"/>
              <w:right w:val="nil"/>
            </w:tcBorders>
            <w:shd w:val="clear" w:color="auto" w:fill="auto"/>
            <w:noWrap/>
            <w:vAlign w:val="bottom"/>
            <w:hideMark/>
          </w:tcPr>
          <w:p w14:paraId="6726BEA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678</w:t>
            </w:r>
          </w:p>
        </w:tc>
        <w:tc>
          <w:tcPr>
            <w:tcW w:w="960" w:type="dxa"/>
            <w:tcBorders>
              <w:top w:val="nil"/>
              <w:left w:val="nil"/>
              <w:bottom w:val="nil"/>
              <w:right w:val="single" w:sz="4" w:space="0" w:color="auto"/>
            </w:tcBorders>
            <w:shd w:val="clear" w:color="auto" w:fill="auto"/>
            <w:noWrap/>
            <w:vAlign w:val="bottom"/>
            <w:hideMark/>
          </w:tcPr>
          <w:p w14:paraId="546D4823"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5549</w:t>
            </w:r>
          </w:p>
        </w:tc>
      </w:tr>
      <w:tr w:rsidR="00F75551" w:rsidRPr="005B1214" w14:paraId="5E572EA7"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2E67A7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500" w:type="dxa"/>
            <w:tcBorders>
              <w:top w:val="nil"/>
              <w:left w:val="nil"/>
              <w:bottom w:val="nil"/>
              <w:right w:val="single" w:sz="4" w:space="0" w:color="auto"/>
            </w:tcBorders>
            <w:shd w:val="clear" w:color="auto" w:fill="auto"/>
            <w:noWrap/>
            <w:vAlign w:val="bottom"/>
            <w:hideMark/>
          </w:tcPr>
          <w:p w14:paraId="6EF58457"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5BE2FEA1"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359</w:t>
            </w:r>
          </w:p>
        </w:tc>
        <w:tc>
          <w:tcPr>
            <w:tcW w:w="960" w:type="dxa"/>
            <w:tcBorders>
              <w:top w:val="nil"/>
              <w:left w:val="nil"/>
              <w:bottom w:val="nil"/>
              <w:right w:val="nil"/>
            </w:tcBorders>
            <w:shd w:val="clear" w:color="auto" w:fill="auto"/>
            <w:noWrap/>
            <w:vAlign w:val="bottom"/>
            <w:hideMark/>
          </w:tcPr>
          <w:p w14:paraId="2E4F5E9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35</w:t>
            </w:r>
          </w:p>
        </w:tc>
        <w:tc>
          <w:tcPr>
            <w:tcW w:w="960" w:type="dxa"/>
            <w:tcBorders>
              <w:top w:val="nil"/>
              <w:left w:val="nil"/>
              <w:bottom w:val="nil"/>
              <w:right w:val="single" w:sz="4" w:space="0" w:color="auto"/>
            </w:tcBorders>
            <w:shd w:val="clear" w:color="auto" w:fill="auto"/>
            <w:noWrap/>
            <w:vAlign w:val="bottom"/>
            <w:hideMark/>
          </w:tcPr>
          <w:p w14:paraId="35ECF3F1"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39977</w:t>
            </w:r>
          </w:p>
        </w:tc>
      </w:tr>
      <w:tr w:rsidR="00F75551" w:rsidRPr="005B1214" w14:paraId="67F7BF93"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1A5AF28"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500" w:type="dxa"/>
            <w:tcBorders>
              <w:top w:val="nil"/>
              <w:left w:val="nil"/>
              <w:bottom w:val="nil"/>
              <w:right w:val="single" w:sz="4" w:space="0" w:color="auto"/>
            </w:tcBorders>
            <w:shd w:val="clear" w:color="auto" w:fill="auto"/>
            <w:noWrap/>
            <w:vAlign w:val="bottom"/>
            <w:hideMark/>
          </w:tcPr>
          <w:p w14:paraId="5C3D8059"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3E71C8F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09</w:t>
            </w:r>
          </w:p>
        </w:tc>
        <w:tc>
          <w:tcPr>
            <w:tcW w:w="960" w:type="dxa"/>
            <w:tcBorders>
              <w:top w:val="nil"/>
              <w:left w:val="nil"/>
              <w:bottom w:val="nil"/>
              <w:right w:val="nil"/>
            </w:tcBorders>
            <w:shd w:val="clear" w:color="auto" w:fill="auto"/>
            <w:noWrap/>
            <w:vAlign w:val="bottom"/>
            <w:hideMark/>
          </w:tcPr>
          <w:p w14:paraId="2E37CED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27</w:t>
            </w:r>
          </w:p>
        </w:tc>
        <w:tc>
          <w:tcPr>
            <w:tcW w:w="960" w:type="dxa"/>
            <w:tcBorders>
              <w:top w:val="nil"/>
              <w:left w:val="nil"/>
              <w:bottom w:val="nil"/>
              <w:right w:val="single" w:sz="4" w:space="0" w:color="auto"/>
            </w:tcBorders>
            <w:shd w:val="clear" w:color="auto" w:fill="auto"/>
            <w:noWrap/>
            <w:vAlign w:val="bottom"/>
            <w:hideMark/>
          </w:tcPr>
          <w:p w14:paraId="2E07453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06</w:t>
            </w:r>
          </w:p>
        </w:tc>
      </w:tr>
      <w:tr w:rsidR="00F75551" w:rsidRPr="005B1214" w14:paraId="0850DB86"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67D4DC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500" w:type="dxa"/>
            <w:tcBorders>
              <w:top w:val="nil"/>
              <w:left w:val="nil"/>
              <w:bottom w:val="nil"/>
              <w:right w:val="single" w:sz="4" w:space="0" w:color="auto"/>
            </w:tcBorders>
            <w:shd w:val="clear" w:color="auto" w:fill="auto"/>
            <w:noWrap/>
            <w:vAlign w:val="bottom"/>
            <w:hideMark/>
          </w:tcPr>
          <w:p w14:paraId="301CDFC6"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5EC16FA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09</w:t>
            </w:r>
          </w:p>
        </w:tc>
        <w:tc>
          <w:tcPr>
            <w:tcW w:w="960" w:type="dxa"/>
            <w:tcBorders>
              <w:top w:val="nil"/>
              <w:left w:val="nil"/>
              <w:bottom w:val="nil"/>
              <w:right w:val="nil"/>
            </w:tcBorders>
            <w:shd w:val="clear" w:color="auto" w:fill="auto"/>
            <w:noWrap/>
            <w:vAlign w:val="bottom"/>
            <w:hideMark/>
          </w:tcPr>
          <w:p w14:paraId="3DE5CA90"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31</w:t>
            </w:r>
          </w:p>
        </w:tc>
        <w:tc>
          <w:tcPr>
            <w:tcW w:w="960" w:type="dxa"/>
            <w:tcBorders>
              <w:top w:val="nil"/>
              <w:left w:val="nil"/>
              <w:bottom w:val="nil"/>
              <w:right w:val="single" w:sz="4" w:space="0" w:color="auto"/>
            </w:tcBorders>
            <w:shd w:val="clear" w:color="auto" w:fill="auto"/>
            <w:noWrap/>
            <w:vAlign w:val="bottom"/>
            <w:hideMark/>
          </w:tcPr>
          <w:p w14:paraId="3398CF2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018</w:t>
            </w:r>
          </w:p>
        </w:tc>
      </w:tr>
      <w:tr w:rsidR="00F75551" w:rsidRPr="005B1214" w14:paraId="1CF65563"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10265E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500" w:type="dxa"/>
            <w:tcBorders>
              <w:top w:val="nil"/>
              <w:left w:val="nil"/>
              <w:bottom w:val="nil"/>
              <w:right w:val="single" w:sz="4" w:space="0" w:color="auto"/>
            </w:tcBorders>
            <w:shd w:val="clear" w:color="auto" w:fill="auto"/>
            <w:noWrap/>
            <w:vAlign w:val="bottom"/>
            <w:hideMark/>
          </w:tcPr>
          <w:p w14:paraId="740CB1B9"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260AFFB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545</w:t>
            </w:r>
          </w:p>
        </w:tc>
        <w:tc>
          <w:tcPr>
            <w:tcW w:w="960" w:type="dxa"/>
            <w:tcBorders>
              <w:top w:val="nil"/>
              <w:left w:val="nil"/>
              <w:bottom w:val="nil"/>
              <w:right w:val="nil"/>
            </w:tcBorders>
            <w:shd w:val="clear" w:color="auto" w:fill="auto"/>
            <w:noWrap/>
            <w:vAlign w:val="bottom"/>
            <w:hideMark/>
          </w:tcPr>
          <w:p w14:paraId="0F01E77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9494</w:t>
            </w:r>
          </w:p>
        </w:tc>
        <w:tc>
          <w:tcPr>
            <w:tcW w:w="960" w:type="dxa"/>
            <w:tcBorders>
              <w:top w:val="nil"/>
              <w:left w:val="nil"/>
              <w:bottom w:val="nil"/>
              <w:right w:val="single" w:sz="4" w:space="0" w:color="auto"/>
            </w:tcBorders>
            <w:shd w:val="clear" w:color="auto" w:fill="auto"/>
            <w:noWrap/>
            <w:vAlign w:val="bottom"/>
            <w:hideMark/>
          </w:tcPr>
          <w:p w14:paraId="571A09C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387</w:t>
            </w:r>
          </w:p>
        </w:tc>
      </w:tr>
      <w:tr w:rsidR="00F75551" w:rsidRPr="005B1214" w14:paraId="7CE1833A"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13689F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500" w:type="dxa"/>
            <w:tcBorders>
              <w:top w:val="nil"/>
              <w:left w:val="nil"/>
              <w:bottom w:val="nil"/>
              <w:right w:val="single" w:sz="4" w:space="0" w:color="auto"/>
            </w:tcBorders>
            <w:shd w:val="clear" w:color="auto" w:fill="auto"/>
            <w:noWrap/>
            <w:vAlign w:val="bottom"/>
            <w:hideMark/>
          </w:tcPr>
          <w:p w14:paraId="14586C48"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1F3EB091"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647</w:t>
            </w:r>
          </w:p>
        </w:tc>
        <w:tc>
          <w:tcPr>
            <w:tcW w:w="960" w:type="dxa"/>
            <w:tcBorders>
              <w:top w:val="nil"/>
              <w:left w:val="nil"/>
              <w:bottom w:val="nil"/>
              <w:right w:val="nil"/>
            </w:tcBorders>
            <w:shd w:val="clear" w:color="auto" w:fill="auto"/>
            <w:noWrap/>
            <w:vAlign w:val="bottom"/>
            <w:hideMark/>
          </w:tcPr>
          <w:p w14:paraId="43087D2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3972</w:t>
            </w:r>
          </w:p>
        </w:tc>
        <w:tc>
          <w:tcPr>
            <w:tcW w:w="960" w:type="dxa"/>
            <w:tcBorders>
              <w:top w:val="nil"/>
              <w:left w:val="nil"/>
              <w:bottom w:val="nil"/>
              <w:right w:val="single" w:sz="4" w:space="0" w:color="auto"/>
            </w:tcBorders>
            <w:shd w:val="clear" w:color="auto" w:fill="auto"/>
            <w:noWrap/>
            <w:vAlign w:val="bottom"/>
            <w:hideMark/>
          </w:tcPr>
          <w:p w14:paraId="37B6DA4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52611</w:t>
            </w:r>
          </w:p>
        </w:tc>
      </w:tr>
      <w:tr w:rsidR="00F75551" w:rsidRPr="005B1214" w14:paraId="7F5DEC15"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2743E4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lastRenderedPageBreak/>
              <w:t>9</w:t>
            </w:r>
          </w:p>
        </w:tc>
        <w:tc>
          <w:tcPr>
            <w:tcW w:w="5500" w:type="dxa"/>
            <w:tcBorders>
              <w:top w:val="nil"/>
              <w:left w:val="nil"/>
              <w:bottom w:val="nil"/>
              <w:right w:val="single" w:sz="4" w:space="0" w:color="auto"/>
            </w:tcBorders>
            <w:shd w:val="clear" w:color="auto" w:fill="auto"/>
            <w:noWrap/>
            <w:vAlign w:val="bottom"/>
            <w:hideMark/>
          </w:tcPr>
          <w:p w14:paraId="70872873"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0C27B63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3</w:t>
            </w:r>
          </w:p>
        </w:tc>
        <w:tc>
          <w:tcPr>
            <w:tcW w:w="960" w:type="dxa"/>
            <w:tcBorders>
              <w:top w:val="nil"/>
              <w:left w:val="nil"/>
              <w:bottom w:val="nil"/>
              <w:right w:val="nil"/>
            </w:tcBorders>
            <w:shd w:val="clear" w:color="auto" w:fill="auto"/>
            <w:noWrap/>
            <w:vAlign w:val="bottom"/>
            <w:hideMark/>
          </w:tcPr>
          <w:p w14:paraId="6A855DB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538</w:t>
            </w:r>
          </w:p>
        </w:tc>
        <w:tc>
          <w:tcPr>
            <w:tcW w:w="960" w:type="dxa"/>
            <w:tcBorders>
              <w:top w:val="nil"/>
              <w:left w:val="nil"/>
              <w:bottom w:val="nil"/>
              <w:right w:val="single" w:sz="4" w:space="0" w:color="auto"/>
            </w:tcBorders>
            <w:shd w:val="clear" w:color="auto" w:fill="auto"/>
            <w:noWrap/>
            <w:vAlign w:val="bottom"/>
            <w:hideMark/>
          </w:tcPr>
          <w:p w14:paraId="19697FF0"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8533</w:t>
            </w:r>
          </w:p>
        </w:tc>
      </w:tr>
      <w:tr w:rsidR="00F75551" w:rsidRPr="005B1214" w14:paraId="5750FC8E"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136CFE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500" w:type="dxa"/>
            <w:tcBorders>
              <w:top w:val="nil"/>
              <w:left w:val="nil"/>
              <w:bottom w:val="nil"/>
              <w:right w:val="single" w:sz="4" w:space="0" w:color="auto"/>
            </w:tcBorders>
            <w:shd w:val="clear" w:color="auto" w:fill="auto"/>
            <w:noWrap/>
            <w:vAlign w:val="bottom"/>
            <w:hideMark/>
          </w:tcPr>
          <w:p w14:paraId="3ED378F6"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51D4423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36</w:t>
            </w:r>
          </w:p>
        </w:tc>
        <w:tc>
          <w:tcPr>
            <w:tcW w:w="960" w:type="dxa"/>
            <w:tcBorders>
              <w:top w:val="nil"/>
              <w:left w:val="nil"/>
              <w:bottom w:val="nil"/>
              <w:right w:val="nil"/>
            </w:tcBorders>
            <w:shd w:val="clear" w:color="auto" w:fill="auto"/>
            <w:noWrap/>
            <w:vAlign w:val="bottom"/>
            <w:hideMark/>
          </w:tcPr>
          <w:p w14:paraId="56FE2C4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2478</w:t>
            </w:r>
          </w:p>
        </w:tc>
        <w:tc>
          <w:tcPr>
            <w:tcW w:w="960" w:type="dxa"/>
            <w:tcBorders>
              <w:top w:val="nil"/>
              <w:left w:val="nil"/>
              <w:bottom w:val="nil"/>
              <w:right w:val="single" w:sz="4" w:space="0" w:color="auto"/>
            </w:tcBorders>
            <w:shd w:val="clear" w:color="auto" w:fill="auto"/>
            <w:noWrap/>
            <w:vAlign w:val="bottom"/>
            <w:hideMark/>
          </w:tcPr>
          <w:p w14:paraId="6FF64F66"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7554</w:t>
            </w:r>
          </w:p>
        </w:tc>
      </w:tr>
      <w:tr w:rsidR="00F75551" w:rsidRPr="005B1214" w14:paraId="5AB48E4A"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8F5C13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500" w:type="dxa"/>
            <w:tcBorders>
              <w:top w:val="nil"/>
              <w:left w:val="nil"/>
              <w:bottom w:val="nil"/>
              <w:right w:val="single" w:sz="4" w:space="0" w:color="auto"/>
            </w:tcBorders>
            <w:shd w:val="clear" w:color="auto" w:fill="auto"/>
            <w:noWrap/>
            <w:vAlign w:val="bottom"/>
            <w:hideMark/>
          </w:tcPr>
          <w:p w14:paraId="6701DE20"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DB3639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3</w:t>
            </w:r>
          </w:p>
        </w:tc>
        <w:tc>
          <w:tcPr>
            <w:tcW w:w="960" w:type="dxa"/>
            <w:tcBorders>
              <w:top w:val="nil"/>
              <w:left w:val="nil"/>
              <w:bottom w:val="nil"/>
              <w:right w:val="nil"/>
            </w:tcBorders>
            <w:shd w:val="clear" w:color="auto" w:fill="auto"/>
            <w:noWrap/>
            <w:vAlign w:val="bottom"/>
            <w:hideMark/>
          </w:tcPr>
          <w:p w14:paraId="76007C4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138</w:t>
            </w:r>
          </w:p>
        </w:tc>
        <w:tc>
          <w:tcPr>
            <w:tcW w:w="960" w:type="dxa"/>
            <w:tcBorders>
              <w:top w:val="nil"/>
              <w:left w:val="nil"/>
              <w:bottom w:val="nil"/>
              <w:right w:val="single" w:sz="4" w:space="0" w:color="auto"/>
            </w:tcBorders>
            <w:shd w:val="clear" w:color="auto" w:fill="auto"/>
            <w:noWrap/>
            <w:vAlign w:val="bottom"/>
            <w:hideMark/>
          </w:tcPr>
          <w:p w14:paraId="0BABD91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78527</w:t>
            </w:r>
          </w:p>
        </w:tc>
      </w:tr>
      <w:tr w:rsidR="00F75551" w:rsidRPr="005B1214" w14:paraId="7F61C704"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BC39089"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500" w:type="dxa"/>
            <w:tcBorders>
              <w:top w:val="nil"/>
              <w:left w:val="nil"/>
              <w:bottom w:val="nil"/>
              <w:right w:val="single" w:sz="4" w:space="0" w:color="auto"/>
            </w:tcBorders>
            <w:shd w:val="clear" w:color="auto" w:fill="auto"/>
            <w:noWrap/>
            <w:vAlign w:val="bottom"/>
            <w:hideMark/>
          </w:tcPr>
          <w:p w14:paraId="788CC7EF" w14:textId="77777777" w:rsidR="00F75551" w:rsidRPr="00BE259E" w:rsidRDefault="00F75551" w:rsidP="00F75551">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BDF18CE"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2</w:t>
            </w:r>
          </w:p>
        </w:tc>
        <w:tc>
          <w:tcPr>
            <w:tcW w:w="960" w:type="dxa"/>
            <w:tcBorders>
              <w:top w:val="nil"/>
              <w:left w:val="nil"/>
              <w:bottom w:val="nil"/>
              <w:right w:val="nil"/>
            </w:tcBorders>
            <w:shd w:val="clear" w:color="auto" w:fill="auto"/>
            <w:noWrap/>
            <w:vAlign w:val="bottom"/>
            <w:hideMark/>
          </w:tcPr>
          <w:p w14:paraId="48C76FC7"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33</w:t>
            </w:r>
          </w:p>
        </w:tc>
        <w:tc>
          <w:tcPr>
            <w:tcW w:w="960" w:type="dxa"/>
            <w:tcBorders>
              <w:top w:val="nil"/>
              <w:left w:val="nil"/>
              <w:bottom w:val="nil"/>
              <w:right w:val="single" w:sz="4" w:space="0" w:color="auto"/>
            </w:tcBorders>
            <w:shd w:val="clear" w:color="auto" w:fill="auto"/>
            <w:noWrap/>
            <w:vAlign w:val="bottom"/>
            <w:hideMark/>
          </w:tcPr>
          <w:p w14:paraId="2617F013"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F75551" w:rsidRPr="005B1214" w14:paraId="7554D3A6" w14:textId="77777777" w:rsidTr="00F75551">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51CD48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500" w:type="dxa"/>
            <w:tcBorders>
              <w:top w:val="nil"/>
              <w:left w:val="nil"/>
              <w:bottom w:val="single" w:sz="4" w:space="0" w:color="auto"/>
              <w:right w:val="single" w:sz="4" w:space="0" w:color="auto"/>
            </w:tcBorders>
            <w:shd w:val="clear" w:color="auto" w:fill="auto"/>
            <w:noWrap/>
            <w:vAlign w:val="bottom"/>
            <w:hideMark/>
          </w:tcPr>
          <w:p w14:paraId="1E12CE83"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bottom"/>
            <w:hideMark/>
          </w:tcPr>
          <w:p w14:paraId="52892E4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9437</w:t>
            </w:r>
          </w:p>
        </w:tc>
        <w:tc>
          <w:tcPr>
            <w:tcW w:w="960" w:type="dxa"/>
            <w:tcBorders>
              <w:top w:val="nil"/>
              <w:left w:val="nil"/>
              <w:bottom w:val="single" w:sz="4" w:space="0" w:color="auto"/>
              <w:right w:val="nil"/>
            </w:tcBorders>
            <w:shd w:val="clear" w:color="auto" w:fill="auto"/>
            <w:noWrap/>
            <w:vAlign w:val="bottom"/>
            <w:hideMark/>
          </w:tcPr>
          <w:p w14:paraId="73C1974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23</w:t>
            </w:r>
          </w:p>
        </w:tc>
        <w:tc>
          <w:tcPr>
            <w:tcW w:w="960" w:type="dxa"/>
            <w:tcBorders>
              <w:top w:val="nil"/>
              <w:left w:val="nil"/>
              <w:bottom w:val="single" w:sz="4" w:space="0" w:color="auto"/>
              <w:right w:val="single" w:sz="4" w:space="0" w:color="auto"/>
            </w:tcBorders>
            <w:shd w:val="clear" w:color="auto" w:fill="auto"/>
            <w:noWrap/>
            <w:vAlign w:val="bottom"/>
            <w:hideMark/>
          </w:tcPr>
          <w:p w14:paraId="64D5B385"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101</w:t>
            </w:r>
          </w:p>
        </w:tc>
      </w:tr>
    </w:tbl>
    <w:p w14:paraId="52487B71" w14:textId="77777777" w:rsidR="00F75551" w:rsidRDefault="00F75551" w:rsidP="00F75551">
      <w:pPr>
        <w:spacing w:line="480" w:lineRule="auto"/>
      </w:pPr>
    </w:p>
    <w:p w14:paraId="41B48CDF" w14:textId="10F27579" w:rsidR="00F75551" w:rsidRPr="004F4CAC"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 3 on centred variables).  All terms in Model 12 were individually significant; a full description of the model is given in </w:t>
      </w:r>
      <w:r w:rsidRPr="00FB760E">
        <w:t xml:space="preserve">Table </w:t>
      </w:r>
      <w:r w:rsidR="00CD78F8">
        <w:t>3</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468D134A" w14:textId="77777777" w:rsidR="00F75551" w:rsidRDefault="00F75551" w:rsidP="00F75551">
      <w:pPr>
        <w:spacing w:line="480" w:lineRule="auto"/>
      </w:pPr>
    </w:p>
    <w:p w14:paraId="2D29D447" w14:textId="321C9AD8" w:rsidR="00F75551" w:rsidRDefault="00F75551" w:rsidP="00F75551">
      <w:pPr>
        <w:pStyle w:val="Caption"/>
        <w:keepNext/>
        <w:spacing w:line="480" w:lineRule="auto"/>
      </w:pPr>
      <w:commentRangeStart w:id="50"/>
      <w:commentRangeStart w:id="51"/>
      <w:r>
        <w:t xml:space="preserve">Table </w:t>
      </w:r>
      <w:r w:rsidR="00D94A21">
        <w:t>3</w:t>
      </w:r>
      <w:r>
        <w:t xml:space="preserve">. </w:t>
      </w:r>
      <w:commentRangeEnd w:id="50"/>
      <w:r>
        <w:rPr>
          <w:rStyle w:val="CommentReference"/>
          <w:rFonts w:eastAsia="MS Mincho"/>
          <w:i w:val="0"/>
          <w:iCs w:val="0"/>
          <w:color w:val="auto"/>
        </w:rPr>
        <w:commentReference w:id="50"/>
      </w:r>
      <w:commentRangeEnd w:id="51"/>
      <w:r w:rsidR="00CF3E06">
        <w:rPr>
          <w:rStyle w:val="CommentReference"/>
          <w:rFonts w:eastAsia="MS Mincho"/>
          <w:i w:val="0"/>
          <w:iCs w:val="0"/>
          <w:color w:val="auto"/>
        </w:rPr>
        <w:commentReference w:id="51"/>
      </w:r>
      <w:r>
        <w:t xml:space="preserve">Regression summary for Model 12. Beta values are regression </w:t>
      </w:r>
      <w:proofErr w:type="spellStart"/>
      <w:r>
        <w:t>coefficents</w:t>
      </w:r>
      <w:proofErr w:type="spellEnd"/>
      <w:r>
        <w:t xml:space="preserve"> 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F75551" w:rsidRPr="00CA69C7" w14:paraId="7F388499" w14:textId="77777777" w:rsidTr="00F75551">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16BD4"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F527B28"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4A4B90E3"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500228E9"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DE84151"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21EB5FD"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F75551" w:rsidRPr="00CA69C7" w14:paraId="446AF74F"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3643CBAE"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61E9B3D7"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5DA532F1"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25A040B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0FDF54F2" w14:textId="77777777" w:rsidR="00F75551" w:rsidRPr="00CA69C7" w:rsidRDefault="00F75551" w:rsidP="00F75551">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05CA7EB1"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3</w:t>
            </w:r>
          </w:p>
        </w:tc>
      </w:tr>
      <w:tr w:rsidR="00F75551" w:rsidRPr="00CA69C7" w14:paraId="78C71133"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569E7594"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18118D7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46D4B92"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F92078"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335F5BF5"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6C57A0F7"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97</w:t>
            </w:r>
          </w:p>
        </w:tc>
      </w:tr>
      <w:tr w:rsidR="00F75551" w:rsidRPr="00CA69C7" w14:paraId="6B09054B"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7EBB9E8"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7947ADCE"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4DE39E5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303E35A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5D9D8E3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00662E40"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1</w:t>
            </w:r>
          </w:p>
        </w:tc>
      </w:tr>
      <w:tr w:rsidR="00F75551" w:rsidRPr="00CA69C7" w14:paraId="0E53E853" w14:textId="77777777" w:rsidTr="00F75551">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41D095B"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78FCBAB4"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129372A5"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3DA1E31B"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692615F"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8AE35D4"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97</w:t>
            </w:r>
          </w:p>
        </w:tc>
      </w:tr>
    </w:tbl>
    <w:p w14:paraId="4404779E" w14:textId="77777777" w:rsidR="00F75551" w:rsidRDefault="00F75551" w:rsidP="00F75551">
      <w:pPr>
        <w:spacing w:line="480" w:lineRule="auto"/>
      </w:pPr>
    </w:p>
    <w:p w14:paraId="7A6DBC77" w14:textId="77777777" w:rsidR="00F75551" w:rsidRDefault="00F75551" w:rsidP="00F75551">
      <w:pPr>
        <w:spacing w:line="480" w:lineRule="auto"/>
      </w:pPr>
    </w:p>
    <w:p w14:paraId="5EE419CA" w14:textId="77777777" w:rsidR="00F75551" w:rsidRDefault="00F75551" w:rsidP="00F75551">
      <w:pPr>
        <w:spacing w:line="480" w:lineRule="auto"/>
      </w:pPr>
    </w:p>
    <w:p w14:paraId="17E129B0" w14:textId="77777777" w:rsidR="00F75551" w:rsidRDefault="00F75551" w:rsidP="00F75551">
      <w:pPr>
        <w:spacing w:line="480" w:lineRule="auto"/>
      </w:pPr>
      <w:r>
        <w:lastRenderedPageBreak/>
        <w:t>DISCUSSION</w:t>
      </w:r>
    </w:p>
    <w:p w14:paraId="34090F0B" w14:textId="77777777" w:rsidR="00F75551" w:rsidRDefault="00F75551" w:rsidP="00F75551">
      <w:pPr>
        <w:spacing w:line="480" w:lineRule="auto"/>
        <w:jc w:val="both"/>
      </w:pPr>
      <w:r>
        <w:t xml:space="preserve">We surveyed vegetation communities along partially constrained river systems across south-eastern Australia and found that functional diversity, as characterised by functional dispersion, exhibited strong relationships with local patterns of hydrology. </w:t>
      </w:r>
      <w:commentRangeStart w:id="52"/>
      <w:commentRangeStart w:id="53"/>
      <w:r>
        <w:t xml:space="preserve">To our knowledge this is the first study to examine relationships between hydrological conditions and the functional ecology of riparian vegetation communities using multiple quantitative functional traits. </w:t>
      </w:r>
      <w:commentRangeEnd w:id="52"/>
      <w:r>
        <w:rPr>
          <w:rStyle w:val="CommentReference"/>
          <w:rFonts w:eastAsia="MS Mincho"/>
        </w:rPr>
        <w:commentReference w:id="52"/>
      </w:r>
      <w:commentRangeEnd w:id="53"/>
      <w:r w:rsidR="00CF3E06">
        <w:rPr>
          <w:rStyle w:val="CommentReference"/>
          <w:rFonts w:eastAsia="MS Mincho"/>
        </w:rPr>
        <w:commentReference w:id="53"/>
      </w:r>
      <w:r>
        <w:t xml:space="preserve">The overarching pattern across these relationships can be summarised as “heterogeneous flows </w:t>
      </w:r>
      <w:commentRangeStart w:id="54"/>
      <w:commentRangeStart w:id="55"/>
      <w:r>
        <w:t xml:space="preserve">breed </w:t>
      </w:r>
      <w:commentRangeEnd w:id="54"/>
      <w:r>
        <w:rPr>
          <w:rStyle w:val="CommentReference"/>
          <w:rFonts w:eastAsia="MS Mincho"/>
        </w:rPr>
        <w:commentReference w:id="54"/>
      </w:r>
      <w:commentRangeEnd w:id="55"/>
      <w:r w:rsidR="00CF3E06">
        <w:rPr>
          <w:rStyle w:val="CommentReference"/>
          <w:rFonts w:eastAsia="MS Mincho"/>
        </w:rPr>
        <w:commentReference w:id="55"/>
      </w:r>
      <w:proofErr w:type="spellStart"/>
      <w:r>
        <w:t>hetereogenous</w:t>
      </w:r>
      <w:proofErr w:type="spellEnd"/>
      <w:r>
        <w:t xml:space="preserve"> </w:t>
      </w:r>
      <w:commentRangeStart w:id="56"/>
      <w:commentRangeStart w:id="57"/>
      <w:r>
        <w:t>communities</w:t>
      </w:r>
      <w:commentRangeEnd w:id="56"/>
      <w:r>
        <w:rPr>
          <w:rStyle w:val="CommentReference"/>
          <w:rFonts w:eastAsia="MS Mincho"/>
        </w:rPr>
        <w:commentReference w:id="56"/>
      </w:r>
      <w:commentRangeEnd w:id="57"/>
      <w:r w:rsidR="00CF3E06">
        <w:rPr>
          <w:rStyle w:val="CommentReference"/>
          <w:rFonts w:eastAsia="MS Mincho"/>
        </w:rPr>
        <w:commentReference w:id="57"/>
      </w:r>
      <w:r>
        <w:t xml:space="preserve">”. </w:t>
      </w:r>
    </w:p>
    <w:p w14:paraId="5A92E51F" w14:textId="7B7FCDDB"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fldChar w:fldCharType="end"/>
      </w:r>
      <w:r>
        <w:t xml:space="preserve">. </w:t>
      </w:r>
      <w:commentRangeStart w:id="58"/>
      <w:r>
        <w:t>Below we discuss significant relationships between functional diversity and hydrological conditions within this context.</w:t>
      </w:r>
      <w:commentRangeEnd w:id="58"/>
      <w:r>
        <w:rPr>
          <w:rStyle w:val="CommentReference"/>
          <w:rFonts w:eastAsia="MS Mincho"/>
        </w:rPr>
        <w:commentReference w:id="58"/>
      </w:r>
      <w:r>
        <w:t xml:space="preserve"> Because we surveyed </w:t>
      </w:r>
      <w:proofErr w:type="spellStart"/>
      <w:r>
        <w:t>geomorphically</w:t>
      </w:r>
      <w:proofErr w:type="spellEnd"/>
      <w:r>
        <w:t xml:space="preserve"> homogenous sections of sloping bank, </w:t>
      </w:r>
      <w:commentRangeStart w:id="59"/>
      <w:commentRangeStart w:id="60"/>
      <w:r>
        <w:t>our argument is presented under the assumption that functional diversity is a property of riparian communities at the reach scale. Influx of species from more physically complex adjacent patches, then, is responsible for the diversity we observed on sloping bank sections.</w:t>
      </w:r>
      <w:commentRangeEnd w:id="59"/>
      <w:r>
        <w:rPr>
          <w:rStyle w:val="CommentReference"/>
          <w:rFonts w:eastAsia="MS Mincho"/>
        </w:rPr>
        <w:commentReference w:id="59"/>
      </w:r>
      <w:commentRangeEnd w:id="60"/>
      <w:r w:rsidR="00CF3E06">
        <w:rPr>
          <w:rStyle w:val="CommentReference"/>
          <w:rFonts w:eastAsia="MS Mincho"/>
        </w:rPr>
        <w:commentReference w:id="60"/>
      </w:r>
    </w:p>
    <w:p w14:paraId="506CC514" w14:textId="462D4E02" w:rsidR="00F75551" w:rsidRDefault="00F75551" w:rsidP="00F75551">
      <w:pPr>
        <w:spacing w:line="480" w:lineRule="auto"/>
        <w:jc w:val="both"/>
      </w:pPr>
      <w:r>
        <w:t xml:space="preserve">The sites surveyed in this study spanned a spectrum of flooding intensity: at the lower bound, the calculated 20 year average return interval (ARI) flood was just 18 times the mean daily flow; at the upper bound, flows 210 times greater than the mean daily flow occur approximately every 20 years. Higher magnitude flow events such as this are likely to be </w:t>
      </w:r>
      <w:proofErr w:type="spellStart"/>
      <w:r>
        <w:t>geomorphically</w:t>
      </w:r>
      <w:proofErr w:type="spellEnd"/>
      <w:r>
        <w:t xml:space="preserve"> effective across a greater extent of the fluvial landscape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The strong positive relationship between functional diversity and 20 year ARI flood magnitude supports the supposition that disturbance retards competitive exclusion as a diversity limiting process </w:t>
      </w:r>
      <w:r>
        <w:fldChar w:fldCharType="begin" w:fldLock="1"/>
      </w:r>
      <w:r>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fldChar w:fldCharType="separate"/>
      </w:r>
      <w:r w:rsidRPr="0076603A">
        <w:rPr>
          <w:noProof/>
        </w:rPr>
        <w:t>(</w:t>
      </w:r>
      <w:r w:rsidRPr="00A11C7D">
        <w:rPr>
          <w:i/>
          <w:noProof/>
        </w:rPr>
        <w:t>sensu</w:t>
      </w:r>
      <w:r>
        <w:rPr>
          <w:noProof/>
        </w:rPr>
        <w:t xml:space="preserve"> </w:t>
      </w:r>
      <w:r w:rsidRPr="0076603A">
        <w:rPr>
          <w:noProof/>
        </w:rPr>
        <w:t>Huston 1979)</w:t>
      </w:r>
      <w:r>
        <w:fldChar w:fldCharType="end"/>
      </w:r>
      <w:r>
        <w:t xml:space="preserve">. Notably, no </w:t>
      </w:r>
      <w:r>
        <w:lastRenderedPageBreak/>
        <w:t xml:space="preserve">significant relationships were found between functional diversity and metrics describing mean high flow conditions, whereas metrics describing variability had high explanatory power. </w:t>
      </w:r>
      <w:proofErr w:type="spellStart"/>
      <w:r>
        <w:t>Interannual</w:t>
      </w:r>
      <w:proofErr w:type="spellEnd"/>
      <w:r>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fldChar w:fldCharType="separate"/>
      </w:r>
      <w:r w:rsidRPr="00F75551">
        <w:rPr>
          <w:noProof/>
        </w:rPr>
        <w:t>(Merritt, Nilsson &amp; Jansson 2010)</w:t>
      </w:r>
      <w:r>
        <w:fldChar w:fldCharType="end"/>
      </w:r>
      <w:r>
        <w:t xml:space="preserve">, variability in high flow magnitude should influence recruitment processes in a similar manner.  Likewise, variability in the frequency of flood flows also results in variable time since last inundation or disturbance. </w:t>
      </w:r>
      <w:proofErr w:type="spellStart"/>
      <w:r>
        <w:t>Interannual</w:t>
      </w:r>
      <w:proofErr w:type="spellEnd"/>
      <w:r>
        <w:t xml:space="preserve"> variability in flood rise and fall rates was also positively associated with functional diversity. Flood rise and fall rates may determine entrainment of woody debris into the flood channel and subsequent bank deposition </w:t>
      </w:r>
      <w:r>
        <w:fldChar w:fldCharType="begin" w:fldLock="1"/>
      </w:r>
      <w:r>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formattedCitation" : "(Cadol &amp; Wohl 2010)", "plainTextFormattedCitation" : "(Cadol &amp; Wohl 2010)", "previouslyFormattedCitation" : "(Cadol &amp; Wohl 2010)" }, "properties" : { "noteIndex" : 0 }, "schema" : "https://github.com/citation-style-language/schema/raw/master/csl-citation.json" }</w:instrText>
      </w:r>
      <w:r>
        <w:fldChar w:fldCharType="separate"/>
      </w:r>
      <w:r w:rsidRPr="00F40F58">
        <w:rPr>
          <w:noProof/>
        </w:rPr>
        <w:t>(Cadol &amp; Wohl 2010)</w:t>
      </w:r>
      <w:r>
        <w:fldChar w:fldCharType="end"/>
      </w:r>
      <w:r>
        <w:t xml:space="preserve">. Debris entrainment in turn increases the erosive potential of floods, but its deposition provides structural heterogeneity, and resources for fungal and animal communities </w:t>
      </w:r>
      <w:r>
        <w:fldChar w:fldCharType="begin" w:fldLock="1"/>
      </w:r>
      <w:r>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lt;i&gt;et al.&lt;/i&gt; 1986)", "plainTextFormattedCitation" : "(Harmon et al. 1986)", "previouslyFormattedCitation" : "(Harmon &lt;i&gt;et al.&lt;/i&gt; 1986)" }, "properties" : { "noteIndex" : 0 }, "schema" : "https://github.com/citation-style-language/schema/raw/master/csl-citation.json" }</w:instrText>
      </w:r>
      <w:r>
        <w:fldChar w:fldCharType="separate"/>
      </w:r>
      <w:r w:rsidRPr="00170ECA">
        <w:rPr>
          <w:noProof/>
        </w:rPr>
        <w:t xml:space="preserve">(Harmon </w:t>
      </w:r>
      <w:r w:rsidRPr="00170ECA">
        <w:rPr>
          <w:i/>
          <w:noProof/>
        </w:rPr>
        <w:t>et al.</w:t>
      </w:r>
      <w:r w:rsidRPr="00170ECA">
        <w:rPr>
          <w:noProof/>
        </w:rPr>
        <w:t xml:space="preserve"> 1986)</w:t>
      </w:r>
      <w:r>
        <w:fldChar w:fldCharType="end"/>
      </w:r>
      <w:r>
        <w:t xml:space="preserve">.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fldChar w:fldCharType="begin" w:fldLock="1"/>
      </w:r>
      <w:r>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fldChar w:fldCharType="separate"/>
      </w:r>
      <w:r w:rsidRPr="00170ECA">
        <w:rPr>
          <w:noProof/>
        </w:rPr>
        <w:t xml:space="preserve">(Bornette </w:t>
      </w:r>
      <w:r w:rsidRPr="00170ECA">
        <w:rPr>
          <w:i/>
          <w:noProof/>
        </w:rPr>
        <w:t>et al.</w:t>
      </w:r>
      <w:r w:rsidRPr="00170ECA">
        <w:rPr>
          <w:noProof/>
        </w:rPr>
        <w:t xml:space="preserve"> 2008)</w:t>
      </w:r>
      <w:r>
        <w:fldChar w:fldCharType="end"/>
      </w:r>
      <w:r>
        <w:t xml:space="preserve">. </w:t>
      </w:r>
    </w:p>
    <w:p w14:paraId="77D182E7" w14:textId="208CEDFC" w:rsidR="00F75551" w:rsidRDefault="00F75551" w:rsidP="00F75551">
      <w:pPr>
        <w:spacing w:line="480" w:lineRule="auto"/>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lastRenderedPageBreak/>
        <w:t>phenologies</w:t>
      </w:r>
      <w:proofErr w:type="spellEnd"/>
      <w:r>
        <w:t xml:space="preserve"> as in the northern hemisphere. Flowering times within the </w:t>
      </w:r>
      <w:proofErr w:type="spellStart"/>
      <w:r>
        <w:t>Myrtaceae</w:t>
      </w:r>
      <w:proofErr w:type="spellEnd"/>
      <w:r>
        <w:t xml:space="preserve"> (a dominant family in riparian plant communities of south-eastern Australia) are often staggered where species are sympatric </w:t>
      </w:r>
      <w:r>
        <w:fldChar w:fldCharType="begin" w:fldLock="1"/>
      </w:r>
      <w:r>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fldChar w:fldCharType="separate"/>
      </w:r>
      <w:r w:rsidRPr="00751843">
        <w:rPr>
          <w:noProof/>
        </w:rPr>
        <w:t>(Beardsell, Obrien &amp; Williams 1993)</w:t>
      </w:r>
      <w:r>
        <w:fldChar w:fldCharType="end"/>
      </w:r>
      <w:r>
        <w:t xml:space="preserve">, and growth and reproduction of riparian plants are commonly associated with the arrival of favourable conditions </w:t>
      </w:r>
      <w:r>
        <w:fldChar w:fldCharType="begin" w:fldLock="1"/>
      </w:r>
      <w:r>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fldChar w:fldCharType="separate"/>
      </w:r>
      <w:r w:rsidRPr="00751EE1">
        <w:rPr>
          <w:noProof/>
        </w:rPr>
        <w:t>(Woolfrey &amp; Ladd 2001; Robertson 2001; Siebentritt, Ganf &amp; Walker 2004)</w:t>
      </w:r>
      <w:r>
        <w:fldChar w:fldCharType="end"/>
      </w:r>
      <w:r>
        <w:t xml:space="preserve">. High coefficients of variation in seasonal mean daily flows may therefore act to temporarily provide species with favourable conditions according to their seasonal biology. </w:t>
      </w:r>
      <w:r>
        <w:br/>
      </w:r>
    </w:p>
    <w:p w14:paraId="3B97D4AD" w14:textId="0F0EA4E3"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fldChar w:fldCharType="begin" w:fldLock="1"/>
      </w:r>
      <w:r>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fldChar w:fldCharType="separate"/>
      </w:r>
      <w:r w:rsidRPr="00170ECA">
        <w:rPr>
          <w:noProof/>
        </w:rPr>
        <w:t xml:space="preserve">(Garssen </w:t>
      </w:r>
      <w:r w:rsidRPr="00170ECA">
        <w:rPr>
          <w:i/>
          <w:noProof/>
        </w:rPr>
        <w:t>et al.</w:t>
      </w:r>
      <w:r w:rsidRPr="00170ECA">
        <w:rPr>
          <w:noProof/>
        </w:rPr>
        <w:t xml:space="preserve"> 2014)</w:t>
      </w:r>
      <w:r>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t>
      </w:r>
      <w:commentRangeStart w:id="61"/>
      <w:commentRangeStart w:id="62"/>
      <w:r>
        <w:t xml:space="preserve">We did investigate whether sites at subtropical latitudes simply had higher functional diversity than temperate sites, according to well-known latitudinal patterns of species richness </w:t>
      </w:r>
      <w:r>
        <w:fldChar w:fldCharType="begin" w:fldLock="1"/>
      </w:r>
      <w:r>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fldChar w:fldCharType="separate"/>
      </w:r>
      <w:r w:rsidRPr="00FC79DB">
        <w:rPr>
          <w:noProof/>
        </w:rPr>
        <w:t>(Willig, Kaufman &amp; Stevens 2003)</w:t>
      </w:r>
      <w:r>
        <w:fldChar w:fldCharType="end"/>
      </w:r>
      <w:r>
        <w:t xml:space="preserve">, and found no relationship between latitude and </w:t>
      </w:r>
      <w:proofErr w:type="spellStart"/>
      <w:r>
        <w:t>FDis</w:t>
      </w:r>
      <w:proofErr w:type="spellEnd"/>
      <w:r>
        <w:t xml:space="preserve">. </w:t>
      </w:r>
      <w:commentRangeEnd w:id="61"/>
      <w:r>
        <w:rPr>
          <w:rStyle w:val="CommentReference"/>
          <w:rFonts w:eastAsia="MS Mincho"/>
        </w:rPr>
        <w:commentReference w:id="61"/>
      </w:r>
      <w:commentRangeEnd w:id="62"/>
      <w:r w:rsidR="00F72D73">
        <w:rPr>
          <w:rStyle w:val="CommentReference"/>
          <w:rFonts w:eastAsia="MS Mincho"/>
        </w:rPr>
        <w:commentReference w:id="62"/>
      </w:r>
    </w:p>
    <w:p w14:paraId="4AC6B4F5" w14:textId="77777777"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 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w:t>
      </w:r>
      <w:r w:rsidRPr="00807A45">
        <w:rPr>
          <w:lang w:val="en-US"/>
        </w:rPr>
        <w:lastRenderedPageBreak/>
        <w:t xml:space="preserve">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4418F91D" w14:textId="6B1EB292"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We used traits in our analysis which capture a broad spectrum of ecological strategies, rather than solely traits associated with riparian specialist strategies, which might be expected to bias results towards flow response</w:t>
      </w:r>
      <w:proofErr w:type="gramStart"/>
      <w:r>
        <w:t>..</w:t>
      </w:r>
      <w:proofErr w:type="gramEnd"/>
      <w:r>
        <w:t xml:space="preserve"> We caveat, however, that this model does not account for the effect of plot-scale geomorphic variability on diversity, as this was controlled for in the site selection process. </w:t>
      </w:r>
    </w:p>
    <w:p w14:paraId="0D19ACC6" w14:textId="445D4552" w:rsidR="00F75551" w:rsidRDefault="00F75551" w:rsidP="00F75551">
      <w:pPr>
        <w:spacing w:line="480" w:lineRule="auto"/>
        <w:jc w:val="both"/>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t>
      </w:r>
      <w:commentRangeStart w:id="63"/>
      <w:commentRangeStart w:id="64"/>
      <w:r>
        <w:t xml:space="preserve">We experimentally adjusted the abundances of dominant species at these sites, and 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w:t>
      </w:r>
      <w:commentRangeEnd w:id="63"/>
      <w:r>
        <w:rPr>
          <w:rStyle w:val="CommentReference"/>
          <w:rFonts w:eastAsia="MS Mincho"/>
        </w:rPr>
        <w:commentReference w:id="63"/>
      </w:r>
      <w:commentRangeEnd w:id="64"/>
      <w:r w:rsidR="00F72D73">
        <w:rPr>
          <w:rStyle w:val="CommentReference"/>
          <w:rFonts w:eastAsia="MS Mincho"/>
        </w:rPr>
        <w:commentReference w:id="64"/>
      </w:r>
      <w:r>
        <w:t xml:space="preserve">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fldChar w:fldCharType="separate"/>
      </w:r>
      <w:r w:rsidRPr="00013368">
        <w:rPr>
          <w:noProof/>
        </w:rPr>
        <w:t>(Melick 1990)</w:t>
      </w:r>
      <w:r>
        <w:fldChar w:fldCharType="end"/>
      </w:r>
      <w:r>
        <w:t xml:space="preserve">, but once established, develops a lignotuber and is highly resistant to drought and disturbance </w:t>
      </w:r>
      <w:r>
        <w:fldChar w:fldCharType="begin" w:fldLock="1"/>
      </w:r>
      <w:r>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fldChar w:fldCharType="separate"/>
      </w:r>
      <w:r w:rsidRPr="00013368">
        <w:rPr>
          <w:noProof/>
        </w:rPr>
        <w:t>(Ashton &amp; Frankenberg 1976)</w:t>
      </w:r>
      <w:r>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fldChar w:fldCharType="separate"/>
      </w:r>
      <w:r w:rsidRPr="005D614C">
        <w:rPr>
          <w:noProof/>
        </w:rPr>
        <w:t xml:space="preserve">(Laurance &amp; Pérez-Salicrup </w:t>
      </w:r>
      <w:r w:rsidRPr="005D614C">
        <w:rPr>
          <w:noProof/>
        </w:rPr>
        <w:lastRenderedPageBreak/>
        <w:t>2001)</w:t>
      </w:r>
      <w:r>
        <w:fldChar w:fldCharType="end"/>
      </w:r>
      <w:r>
        <w:t xml:space="preserve"> and that lianas have a competitive advantage over trees in dry conditions </w:t>
      </w:r>
      <w:r>
        <w:fldChar w:fldCharType="begin" w:fldLock="1"/>
      </w:r>
      <w:r>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fldChar w:fldCharType="separate"/>
      </w:r>
      <w:r w:rsidRPr="00F75551">
        <w:rPr>
          <w:noProof/>
        </w:rPr>
        <w:t>(Swaine &amp; Grace 2007; Cai, Schnitzer &amp; Bongers 2009)</w:t>
      </w:r>
      <w:r>
        <w:fldChar w:fldCharType="end"/>
      </w:r>
      <w:r>
        <w:t xml:space="preserve">, although see </w:t>
      </w:r>
      <w:r>
        <w:fldChar w:fldCharType="begin" w:fldLock="1"/>
      </w:r>
      <w:r>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fldChar w:fldCharType="separate"/>
      </w:r>
      <w:r w:rsidRPr="005D614C">
        <w:rPr>
          <w:noProof/>
        </w:rPr>
        <w:t xml:space="preserve">Nepstad </w:t>
      </w:r>
      <w:r w:rsidRPr="005D614C">
        <w:rPr>
          <w:i/>
          <w:noProof/>
        </w:rPr>
        <w:t>et al.</w:t>
      </w:r>
      <w:r w:rsidRPr="005D614C">
        <w:rPr>
          <w:noProof/>
        </w:rPr>
        <w:t xml:space="preserve"> 2007</w:t>
      </w:r>
      <w:r>
        <w:fldChar w:fldCharType="end"/>
      </w:r>
      <w:r>
        <w:t xml:space="preserve">). These sites notwithstanding, we believe the relationships we have described form a strong case for our argument. </w:t>
      </w:r>
    </w:p>
    <w:p w14:paraId="2D05D63D" w14:textId="63AD1521"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7946B2">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7946B2">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7946B2">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5A614F">
        <w:fldChar w:fldCharType="begin" w:fldLock="1"/>
      </w:r>
      <w:r w:rsidR="005A614F">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5A614F">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5A614F">
        <w:fldChar w:fldCharType="end"/>
      </w:r>
      <w:r w:rsidR="005A614F">
        <w:t xml:space="preserve"> </w:t>
      </w:r>
      <w:r w:rsidR="007946B2">
        <w:t>and functional diversity</w:t>
      </w:r>
      <w:r w:rsidR="005A614F">
        <w:t xml:space="preserve"> </w:t>
      </w:r>
      <w:r w:rsidR="005A614F">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5A614F">
        <w:fldChar w:fldCharType="separate"/>
      </w:r>
      <w:r w:rsidR="005A614F" w:rsidRPr="005A614F">
        <w:rPr>
          <w:noProof/>
        </w:rPr>
        <w:t>(Biswas &amp; Mallik 2010)</w:t>
      </w:r>
      <w:r w:rsidR="005A614F">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et al.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proofErr w:type="spellStart"/>
      <w:r w:rsidR="005A614F">
        <w:t>hydrologies</w:t>
      </w:r>
      <w:proofErr w:type="spellEnd"/>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w:t>
      </w:r>
      <w:proofErr w:type="spellStart"/>
      <w:r w:rsidR="005A614F">
        <w:t>interannual</w:t>
      </w:r>
      <w:proofErr w:type="spellEnd"/>
      <w:r w:rsidR="005A614F">
        <w:t xml:space="preserve"> patterns of flow are relatively predictable </w:t>
      </w:r>
      <w:r w:rsidR="005A614F">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5A614F">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5A614F">
        <w:fldChar w:fldCharType="end"/>
      </w:r>
      <w:r w:rsidR="005A614F">
        <w:t xml:space="preserve">. </w:t>
      </w:r>
    </w:p>
    <w:p w14:paraId="5F89BB83" w14:textId="4FCF2AD3" w:rsidR="00CC2513" w:rsidRDefault="00414076" w:rsidP="00F75551">
      <w:pPr>
        <w:spacing w:line="480" w:lineRule="auto"/>
        <w:jc w:val="both"/>
      </w:pPr>
      <w:r>
        <w:t xml:space="preserve">We have made the point that disturbance promotes functional diversity in riparian plant communities. Anthropogenic disturbance associated with </w:t>
      </w:r>
      <w:r w:rsidR="00C905E8">
        <w:t xml:space="preserve">agricultural </w:t>
      </w:r>
      <w:r>
        <w:t xml:space="preserve">land-use has been associated with lower functional </w:t>
      </w:r>
      <w:r w:rsidR="002B284D">
        <w:t xml:space="preserve">richness </w:t>
      </w:r>
      <w:r>
        <w:t xml:space="preserve"> </w:t>
      </w:r>
      <w:r>
        <w:fldChar w:fldCharType="begin" w:fldLock="1"/>
      </w:r>
      <w:r w:rsidR="00F97AE1">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00C905E8" w:rsidRPr="00C905E8">
        <w:rPr>
          <w:noProof/>
        </w:rPr>
        <w:t>(Pakeman 2011)</w:t>
      </w:r>
      <w:r>
        <w:fldChar w:fldCharType="end"/>
      </w:r>
      <w:r w:rsidR="002B284D">
        <w:t xml:space="preserve"> and lower functional redundancy </w:t>
      </w:r>
      <w:r w:rsidR="002B284D">
        <w:fldChar w:fldCharType="begin" w:fldLock="1"/>
      </w:r>
      <w:r w:rsidR="001670BE">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2B284D">
        <w:fldChar w:fldCharType="separate"/>
      </w:r>
      <w:r w:rsidR="002B284D" w:rsidRPr="002B284D">
        <w:rPr>
          <w:noProof/>
        </w:rPr>
        <w:t xml:space="preserve">(Laliberté </w:t>
      </w:r>
      <w:r w:rsidR="002B284D" w:rsidRPr="002B284D">
        <w:rPr>
          <w:i/>
          <w:noProof/>
        </w:rPr>
        <w:t>et al.</w:t>
      </w:r>
      <w:r w:rsidR="002B284D" w:rsidRPr="002B284D">
        <w:rPr>
          <w:noProof/>
        </w:rPr>
        <w:t xml:space="preserve"> 2010)</w:t>
      </w:r>
      <w:r w:rsidR="002B284D">
        <w:fldChar w:fldCharType="end"/>
      </w:r>
      <w:r>
        <w:t>.</w:t>
      </w:r>
      <w:r w:rsidR="002B284D">
        <w:t xml:space="preserve"> </w:t>
      </w:r>
      <w:r w:rsidR="00843FE5">
        <w:t>R</w:t>
      </w:r>
      <w:r w:rsidR="002B284D">
        <w:t xml:space="preserve">ecurring hydrological disturbance appears to have </w:t>
      </w:r>
      <w:r w:rsidR="00843FE5">
        <w:t>the</w:t>
      </w:r>
      <w:r w:rsidR="002B284D">
        <w:t xml:space="preserve"> opposite effect</w:t>
      </w:r>
      <w:r w:rsidR="00843FE5">
        <w:t xml:space="preserve"> on riparian plant communities, however. It seems reasonable to assume that the generative effect of hydrological disturbance on niche heterogeneity is not reproduced by typical anthropogenic disturbances.</w:t>
      </w:r>
    </w:p>
    <w:p w14:paraId="04070F14" w14:textId="1FCFB420" w:rsidR="00F75551" w:rsidRDefault="00F75551" w:rsidP="00F75551">
      <w:pPr>
        <w:spacing w:line="480" w:lineRule="auto"/>
        <w:jc w:val="both"/>
      </w:pPr>
      <w:commentRangeStart w:id="65"/>
      <w:commentRangeStart w:id="66"/>
      <w:r>
        <w:t>Our</w:t>
      </w:r>
      <w:commentRangeEnd w:id="65"/>
      <w:r>
        <w:rPr>
          <w:rStyle w:val="CommentReference"/>
          <w:rFonts w:eastAsia="MS Mincho"/>
        </w:rPr>
        <w:commentReference w:id="65"/>
      </w:r>
      <w:commentRangeEnd w:id="66"/>
      <w:r w:rsidR="00F72D73">
        <w:rPr>
          <w:rStyle w:val="CommentReference"/>
          <w:rFonts w:eastAsia="MS Mincho"/>
        </w:rPr>
        <w:commentReference w:id="66"/>
      </w:r>
      <w:r>
        <w:t xml:space="preserve"> findings are important from an applied river management and conservation perspective. Widespread anthropogenic river modification has altered the hydrology of river systems throughout </w:t>
      </w:r>
      <w:r>
        <w:lastRenderedPageBreak/>
        <w:t>the world, and the changing climate has the potential to exacerbate the impacts of flow modification as well as affecting unaltered river systems. A key issue with river modification is that it reduces flow heterogeneity.</w:t>
      </w:r>
      <w:r w:rsidR="00CB3BEE">
        <w:t xml:space="preserve"> </w:t>
      </w:r>
      <w:r>
        <w:t xml:space="preserve">Dams flatten flood peaks, alter seasonality and increase predictability of flows </w:t>
      </w:r>
      <w:r>
        <w:fldChar w:fldCharType="begin" w:fldLock="1"/>
      </w:r>
      <w:r>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formattedCitation" : "(Graf 2006)", "plainTextFormattedCitation" : "(Graf 2006)", "previouslyFormattedCitation" : "(Graf 2006)" }, "properties" : { "noteIndex" : 0 }, "schema" : "https://github.com/citation-style-language/schema/raw/master/csl-citation.json" }</w:instrText>
      </w:r>
      <w:r>
        <w:fldChar w:fldCharType="separate"/>
      </w:r>
      <w:r w:rsidRPr="00751AC3">
        <w:rPr>
          <w:noProof/>
        </w:rPr>
        <w:t>(Graf 2006)</w:t>
      </w:r>
      <w:r>
        <w:fldChar w:fldCharType="end"/>
      </w:r>
      <w:r>
        <w:t xml:space="preserve">. For example, flow regulation and diversion for irrigation and hydropower has resulted in a complete reversal of flow seasonality on the Sacramento River (California, United States) from heterogeneous winter dominated flows to a comparatively homogenous summer dominated regime </w:t>
      </w:r>
      <w:r>
        <w:fldChar w:fldCharType="begin" w:fldLock="1"/>
      </w:r>
      <w:r>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Singer 2007)", "plainTextFormattedCitation" : "(Singer 2007)", "previouslyFormattedCitation" : "(Singer 2007)" }, "properties" : { "noteIndex" : 0 }, "schema" : "https://github.com/citation-style-language/schema/raw/master/csl-citation.json" }</w:instrText>
      </w:r>
      <w:r>
        <w:fldChar w:fldCharType="separate"/>
      </w:r>
      <w:r w:rsidRPr="00BE65FA">
        <w:rPr>
          <w:noProof/>
        </w:rPr>
        <w:t>(Singer 2007)</w:t>
      </w:r>
      <w:r>
        <w:fldChar w:fldCharType="end"/>
      </w:r>
      <w:r>
        <w:t xml:space="preserve">. Likewise, in south-eastern Australia, the River Murray’s hydrographs have been flattened by regulation, and its once highly variable flows are now stored for prescribed release during summer </w:t>
      </w:r>
      <w:r>
        <w:fldChar w:fldCharType="begin" w:fldLock="1"/>
      </w:r>
      <w:r>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formattedCitation" : "(Maheshwari, Walker &amp; McMahon 1995)", "plainTextFormattedCitation" : "(Maheshwari, Walker &amp; McMahon 1995)", "previouslyFormattedCitation" : "(Maheshwari, Walker &amp; McMahon 1995)" }, "properties" : { "noteIndex" : 0 }, "schema" : "https://github.com/citation-style-language/schema/raw/master/csl-citation.json" }</w:instrText>
      </w:r>
      <w:r>
        <w:fldChar w:fldCharType="separate"/>
      </w:r>
      <w:r w:rsidRPr="00751AC3">
        <w:rPr>
          <w:noProof/>
        </w:rPr>
        <w:t>(Maheshwari, Walker &amp; McMahon 1995)</w:t>
      </w:r>
      <w:r>
        <w:fldChar w:fldCharType="end"/>
      </w:r>
      <w:r>
        <w:t xml:space="preserve">. </w:t>
      </w:r>
      <w:r w:rsidR="00652EA2">
        <w:t>These alterations to flow have ‘</w:t>
      </w:r>
      <w:proofErr w:type="spellStart"/>
      <w:r w:rsidR="00652EA2">
        <w:t>terrestrialised</w:t>
      </w:r>
      <w:proofErr w:type="spellEnd"/>
      <w:r w:rsidR="00652EA2">
        <w:t>’ riparian areas and wetlands, reducing functional diversity</w:t>
      </w:r>
      <w:r w:rsidR="00D614CC">
        <w:t xml:space="preserve"> and</w:t>
      </w:r>
      <w:r w:rsidR="00652EA2">
        <w:t xml:space="preserve"> facilitating</w:t>
      </w:r>
      <w:r w:rsidR="003C0B25">
        <w:t xml:space="preserve"> invasion by </w:t>
      </w:r>
      <w:r w:rsidR="00652EA2">
        <w:t xml:space="preserve">exotic terrestrial weed species </w:t>
      </w:r>
      <w:r w:rsidR="00652EA2">
        <w:fldChar w:fldCharType="begin" w:fldLock="1"/>
      </w:r>
      <w:r w:rsidR="00304017">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52EA2">
        <w:fldChar w:fldCharType="separate"/>
      </w:r>
      <w:r w:rsidR="00652EA2" w:rsidRPr="00652EA2">
        <w:rPr>
          <w:noProof/>
        </w:rPr>
        <w:t xml:space="preserve">(Catford </w:t>
      </w:r>
      <w:r w:rsidR="00652EA2" w:rsidRPr="00652EA2">
        <w:rPr>
          <w:i/>
          <w:noProof/>
        </w:rPr>
        <w:t>et al.</w:t>
      </w:r>
      <w:r w:rsidR="00652EA2" w:rsidRPr="00652EA2">
        <w:rPr>
          <w:noProof/>
        </w:rPr>
        <w:t xml:space="preserve"> 2011)</w:t>
      </w:r>
      <w:r w:rsidR="00652EA2">
        <w:fldChar w:fldCharType="end"/>
      </w:r>
      <w:r w:rsidR="00652EA2">
        <w:t xml:space="preserve">. </w:t>
      </w:r>
      <w:r>
        <w:t xml:space="preserve">Dams also interrupt </w:t>
      </w:r>
      <w:proofErr w:type="spellStart"/>
      <w:r>
        <w:t>hydrochorous</w:t>
      </w:r>
      <w:proofErr w:type="spellEnd"/>
      <w:r>
        <w:t xml:space="preserve"> transport of propagules </w:t>
      </w:r>
      <w:r>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fldChar w:fldCharType="separate"/>
      </w:r>
      <w:r w:rsidRPr="00F75551">
        <w:rPr>
          <w:noProof/>
        </w:rPr>
        <w:t xml:space="preserve">(Merritt </w:t>
      </w:r>
      <w:r w:rsidRPr="00F75551">
        <w:rPr>
          <w:i/>
          <w:noProof/>
        </w:rPr>
        <w:t>et al.</w:t>
      </w:r>
      <w:r w:rsidRPr="00F75551">
        <w:rPr>
          <w:noProof/>
        </w:rPr>
        <w:t xml:space="preserve"> 2010)</w:t>
      </w:r>
      <w:r>
        <w:fldChar w:fldCharType="end"/>
      </w:r>
      <w:r>
        <w:t xml:space="preserve">, such that flood flows below dams may cause net removal of seed material from fluvial substrates, rather than deposition. When designing environmental flows (e.g. </w:t>
      </w:r>
      <w:r>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fldChar w:fldCharType="separate"/>
      </w:r>
      <w:r w:rsidRPr="00A12B39">
        <w:rPr>
          <w:noProof/>
        </w:rPr>
        <w:t>Howell &amp; Benson 2000</w:t>
      </w:r>
      <w:r>
        <w:fldChar w:fldCharType="end"/>
      </w:r>
      <w:r>
        <w:t>), river managers typically consider magnitude, frequency and seasonality of flows. We urge managers to also consider simulating flow regime</w:t>
      </w:r>
      <w:r w:rsidR="000B29D5">
        <w:t xml:space="preserve"> variability</w:t>
      </w:r>
      <w:r>
        <w:t xml:space="preserve"> in their designed flows. </w:t>
      </w:r>
    </w:p>
    <w:p w14:paraId="0CEB8C60" w14:textId="22CA63ED"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fldChar w:fldCharType="separate"/>
      </w:r>
      <w:r w:rsidRPr="00170ECA">
        <w:rPr>
          <w:noProof/>
        </w:rPr>
        <w:t xml:space="preserve">(Hennessy </w:t>
      </w:r>
      <w:r w:rsidRPr="00170ECA">
        <w:rPr>
          <w:i/>
          <w:noProof/>
        </w:rPr>
        <w:t>et al.</w:t>
      </w:r>
      <w:r w:rsidRPr="00170ECA">
        <w:rPr>
          <w:noProof/>
        </w:rPr>
        <w:t xml:space="preserve"> 2008)</w:t>
      </w:r>
      <w:r>
        <w:fldChar w:fldCharType="end"/>
      </w:r>
      <w:r>
        <w:t>.</w:t>
      </w:r>
      <w:r w:rsidR="00A53B3E">
        <w:t xml:space="preserve"> </w:t>
      </w:r>
      <w:r w:rsidR="00F75551">
        <w:t xml:space="preserve">Reductions in mean summer precipitation have already occurred over large 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F75551">
        <w:fldChar w:fldCharType="begin" w:fldLock="1"/>
      </w:r>
      <w:r w:rsidR="00F75551">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F75551">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F75551">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F75551">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F75551">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F75551">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0CA645A7" w14:textId="511D09F1" w:rsidR="00A53B3E" w:rsidRDefault="00A53B3E" w:rsidP="00304017">
      <w:pPr>
        <w:spacing w:line="480" w:lineRule="auto"/>
        <w:jc w:val="both"/>
      </w:pPr>
    </w:p>
    <w:p w14:paraId="4264B88C" w14:textId="12695743" w:rsidR="00747F5E" w:rsidRDefault="00747F5E" w:rsidP="00747F5E">
      <w:pPr>
        <w:spacing w:line="480" w:lineRule="auto"/>
        <w:jc w:val="both"/>
      </w:pPr>
      <w:commentRangeStart w:id="67"/>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fldChar w:fldCharType="begin" w:fldLock="1"/>
      </w:r>
      <w:r w:rsidR="007F1B56">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commentRangeEnd w:id="67"/>
      <w:r w:rsidR="00F72D73">
        <w:rPr>
          <w:rStyle w:val="CommentReference"/>
          <w:rFonts w:eastAsia="MS Mincho"/>
        </w:rPr>
        <w:commentReference w:id="67"/>
      </w:r>
    </w:p>
    <w:p w14:paraId="3DBF71DB" w14:textId="77777777" w:rsidR="00D94A21" w:rsidRDefault="00D94A21" w:rsidP="00F75551">
      <w:pPr>
        <w:spacing w:line="480" w:lineRule="auto"/>
        <w:jc w:val="both"/>
      </w:pPr>
    </w:p>
    <w:p w14:paraId="7DF790C7" w14:textId="77777777" w:rsidR="00F75551" w:rsidRDefault="00F75551" w:rsidP="00F75551">
      <w:pPr>
        <w:spacing w:line="480" w:lineRule="auto"/>
        <w:jc w:val="both"/>
      </w:pPr>
      <w:r>
        <w:t>CONCLUSION</w:t>
      </w:r>
    </w:p>
    <w:p w14:paraId="1D7A19CE" w14:textId="2519C4A4"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fldChar w:fldCharType="separate"/>
      </w:r>
      <w:r w:rsidRPr="00DB681D">
        <w:rPr>
          <w:noProof/>
        </w:rPr>
        <w:t>(Palmer &amp; Poff 1997)</w:t>
      </w:r>
      <w:r>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These findings should be general to river systems in other regions and biomes, given the profound influence of hydrology in shaping the structure of fluvial landscapes</w:t>
      </w:r>
      <w:r w:rsidR="00A53B3E">
        <w:t>,</w:t>
      </w:r>
      <w:r w:rsidR="00F75551">
        <w:t xml:space="preserve"> and determining the ecological strategies of plants that are able to persist and thrive in the riparian environment. Comparisons with datasets from regions with harsh </w:t>
      </w:r>
      <w:proofErr w:type="spellStart"/>
      <w:r w:rsidR="00F75551">
        <w:t>buthighly</w:t>
      </w:r>
      <w:proofErr w:type="spellEnd"/>
      <w:r w:rsidR="00F75551">
        <w:t xml:space="preserve">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703CC2E2" w14:textId="77777777" w:rsidR="00F75551" w:rsidRDefault="00F75551" w:rsidP="00F75551">
      <w:pPr>
        <w:spacing w:line="480" w:lineRule="auto"/>
      </w:pPr>
    </w:p>
    <w:p w14:paraId="6765AD81" w14:textId="77777777" w:rsidR="00D94A21" w:rsidRDefault="00D94A21" w:rsidP="00F75551">
      <w:pPr>
        <w:spacing w:line="480" w:lineRule="auto"/>
      </w:pPr>
    </w:p>
    <w:p w14:paraId="5BB2BEDF" w14:textId="77777777" w:rsidR="00D94A21" w:rsidRDefault="00D94A21" w:rsidP="00F75551">
      <w:pPr>
        <w:spacing w:line="480" w:lineRule="auto"/>
      </w:pPr>
    </w:p>
    <w:p w14:paraId="445D2FA1" w14:textId="77777777" w:rsidR="00D94A21" w:rsidRDefault="00D94A21" w:rsidP="00F75551">
      <w:pPr>
        <w:spacing w:line="480" w:lineRule="auto"/>
      </w:pPr>
    </w:p>
    <w:p w14:paraId="660D4A24" w14:textId="77777777" w:rsidR="00F75551" w:rsidRDefault="00F75551" w:rsidP="00F75551">
      <w:pPr>
        <w:spacing w:line="480" w:lineRule="auto"/>
      </w:pPr>
      <w:r>
        <w:lastRenderedPageBreak/>
        <w:t>ACKNOWLEDGEMENTS</w:t>
      </w:r>
    </w:p>
    <w:p w14:paraId="5466D7FC" w14:textId="20B00BA6" w:rsidR="00C272E7" w:rsidRPr="00D94A21" w:rsidRDefault="00C272E7" w:rsidP="007F1B56">
      <w:pPr>
        <w:spacing w:line="360" w:lineRule="auto"/>
      </w:pPr>
      <w:r w:rsidRPr="00D94A21">
        <w:t xml:space="preserve">We would like to thank Tanja Lenz for helping to assemble the trait dataset – this manuscript would not have been possible without her. </w:t>
      </w:r>
      <w:proofErr w:type="spellStart"/>
      <w:r w:rsidRPr="00D94A21">
        <w:t>Saskia</w:t>
      </w:r>
      <w:proofErr w:type="spellEnd"/>
      <w:r w:rsidRPr="00D94A21">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orked long hours in far flung field sites and asked for nothing in return but foo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a </w:t>
      </w:r>
      <w:r w:rsidRPr="00DF6598">
        <w:rPr>
          <w:highlight w:val="yellow"/>
        </w:rPr>
        <w:t>Macquarie University postgraduate research award</w:t>
      </w:r>
      <w:r w:rsidRPr="00D94A21">
        <w:t>.</w:t>
      </w:r>
    </w:p>
    <w:p w14:paraId="518747F3" w14:textId="77777777" w:rsidR="00774F53" w:rsidRDefault="00774F53" w:rsidP="00F75551">
      <w:pPr>
        <w:spacing w:line="480" w:lineRule="auto"/>
      </w:pPr>
    </w:p>
    <w:p w14:paraId="4DE0193B" w14:textId="77777777" w:rsidR="00774F53" w:rsidRDefault="00774F53" w:rsidP="00F75551">
      <w:pPr>
        <w:spacing w:line="480" w:lineRule="auto"/>
      </w:pPr>
    </w:p>
    <w:p w14:paraId="2934D21D" w14:textId="77777777" w:rsidR="00774F53" w:rsidRDefault="00774F53" w:rsidP="00F75551">
      <w:pPr>
        <w:spacing w:line="480" w:lineRule="auto"/>
      </w:pPr>
    </w:p>
    <w:p w14:paraId="6A6D68AA" w14:textId="77777777" w:rsidR="00774F53" w:rsidRDefault="00774F53" w:rsidP="00F75551">
      <w:pPr>
        <w:spacing w:line="480" w:lineRule="auto"/>
      </w:pPr>
    </w:p>
    <w:p w14:paraId="453375BD" w14:textId="77777777" w:rsidR="00D94A21" w:rsidRDefault="00D94A21" w:rsidP="00F75551">
      <w:pPr>
        <w:spacing w:line="480" w:lineRule="auto"/>
      </w:pPr>
    </w:p>
    <w:p w14:paraId="1F0C2788" w14:textId="77777777" w:rsidR="00D94A21" w:rsidRDefault="00D94A21" w:rsidP="00F75551">
      <w:pPr>
        <w:spacing w:line="480" w:lineRule="auto"/>
      </w:pPr>
    </w:p>
    <w:p w14:paraId="6D6ADDF2" w14:textId="77777777" w:rsidR="00D94A21" w:rsidRDefault="00D94A21" w:rsidP="00F75551">
      <w:pPr>
        <w:spacing w:line="480" w:lineRule="auto"/>
      </w:pPr>
    </w:p>
    <w:p w14:paraId="563AC06D" w14:textId="77777777" w:rsidR="00D94A21" w:rsidRDefault="00D94A21" w:rsidP="00F75551">
      <w:pPr>
        <w:spacing w:line="480" w:lineRule="auto"/>
      </w:pPr>
    </w:p>
    <w:p w14:paraId="5308F790" w14:textId="77777777" w:rsidR="00D94A21" w:rsidRDefault="00D94A21" w:rsidP="00F75551">
      <w:pPr>
        <w:spacing w:line="480" w:lineRule="auto"/>
      </w:pPr>
    </w:p>
    <w:p w14:paraId="1DFD892A" w14:textId="77777777" w:rsidR="00D94A21" w:rsidRDefault="00D94A21" w:rsidP="00F75551">
      <w:pPr>
        <w:spacing w:line="480" w:lineRule="auto"/>
      </w:pPr>
    </w:p>
    <w:p w14:paraId="21612DCE" w14:textId="77777777" w:rsidR="00D94A21" w:rsidRDefault="00D94A21" w:rsidP="00F75551">
      <w:pPr>
        <w:spacing w:line="480" w:lineRule="auto"/>
      </w:pPr>
    </w:p>
    <w:p w14:paraId="0E775998" w14:textId="77777777" w:rsidR="00D94A21" w:rsidRDefault="00D94A21" w:rsidP="00F75551">
      <w:pPr>
        <w:spacing w:line="480" w:lineRule="auto"/>
      </w:pPr>
    </w:p>
    <w:p w14:paraId="154CD226" w14:textId="77777777" w:rsidR="00D94A21" w:rsidRDefault="00D94A21" w:rsidP="00F75551">
      <w:pPr>
        <w:spacing w:line="480" w:lineRule="auto"/>
      </w:pPr>
    </w:p>
    <w:p w14:paraId="364760D0" w14:textId="77777777" w:rsidR="00D94A21" w:rsidRDefault="00D94A21" w:rsidP="00F75551">
      <w:pPr>
        <w:spacing w:line="480" w:lineRule="auto"/>
      </w:pPr>
    </w:p>
    <w:p w14:paraId="0D796271" w14:textId="77777777" w:rsidR="00D94A21" w:rsidRDefault="00D94A21" w:rsidP="00F75551">
      <w:pPr>
        <w:spacing w:line="480" w:lineRule="auto"/>
      </w:pPr>
    </w:p>
    <w:p w14:paraId="02554290" w14:textId="77777777" w:rsidR="00774F53" w:rsidRDefault="00774F53" w:rsidP="00F75551">
      <w:pPr>
        <w:spacing w:line="480" w:lineRule="auto"/>
      </w:pPr>
      <w:commentRangeStart w:id="68"/>
      <w:r>
        <w:lastRenderedPageBreak/>
        <w:t>REFERENCES</w:t>
      </w:r>
      <w:commentRangeEnd w:id="68"/>
      <w:r w:rsidR="008E69E4">
        <w:rPr>
          <w:rStyle w:val="CommentReference"/>
          <w:rFonts w:eastAsia="MS Mincho"/>
        </w:rPr>
        <w:commentReference w:id="68"/>
      </w:r>
    </w:p>
    <w:p w14:paraId="43625A14" w14:textId="2739EFEF" w:rsidR="007A07AA" w:rsidRPr="007A07AA" w:rsidRDefault="00A92656">
      <w:pPr>
        <w:pStyle w:val="NormalWeb"/>
        <w:ind w:left="480" w:hanging="480"/>
        <w:divId w:val="1975215421"/>
        <w:rPr>
          <w:rFonts w:ascii="Calibri" w:hAnsi="Calibri"/>
          <w:noProof/>
          <w:sz w:val="22"/>
        </w:rPr>
      </w:pPr>
      <w:r>
        <w:fldChar w:fldCharType="begin" w:fldLock="1"/>
      </w:r>
      <w:r w:rsidR="00774F53">
        <w:instrText xml:space="preserve">ADDIN Mendeley Bibliography CSL_BIBLIOGRAPHY </w:instrText>
      </w:r>
      <w:r>
        <w:fldChar w:fldCharType="separate"/>
      </w:r>
      <w:r w:rsidR="007A07AA" w:rsidRPr="007A07AA">
        <w:rPr>
          <w:rFonts w:ascii="Calibri" w:hAnsi="Calibri"/>
          <w:noProof/>
          <w:sz w:val="22"/>
        </w:rPr>
        <w:t xml:space="preserve">Aerts R. &amp; Honnay O. (2011) Forest restoration, biodiversity and ecosystem functioning. </w:t>
      </w:r>
      <w:r w:rsidR="007A07AA" w:rsidRPr="007A07AA">
        <w:rPr>
          <w:rFonts w:ascii="Calibri" w:hAnsi="Calibri"/>
          <w:i/>
          <w:iCs/>
          <w:noProof/>
          <w:sz w:val="22"/>
        </w:rPr>
        <w:t>BMC Ecology</w:t>
      </w:r>
      <w:r w:rsidR="007A07AA" w:rsidRPr="007A07AA">
        <w:rPr>
          <w:rFonts w:ascii="Calibri" w:hAnsi="Calibri"/>
          <w:noProof/>
          <w:sz w:val="22"/>
        </w:rPr>
        <w:t xml:space="preserve"> </w:t>
      </w:r>
      <w:r w:rsidR="007A07AA" w:rsidRPr="007A07AA">
        <w:rPr>
          <w:rFonts w:ascii="Calibri" w:hAnsi="Calibri"/>
          <w:b/>
          <w:bCs/>
          <w:noProof/>
          <w:sz w:val="22"/>
        </w:rPr>
        <w:t>11</w:t>
      </w:r>
      <w:r w:rsidR="007A07AA" w:rsidRPr="007A07AA">
        <w:rPr>
          <w:rFonts w:ascii="Calibri" w:hAnsi="Calibri"/>
          <w:noProof/>
          <w:sz w:val="22"/>
        </w:rPr>
        <w:t>, 29.</w:t>
      </w:r>
    </w:p>
    <w:p w14:paraId="2F268C7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Arthington A., Mackay S., James C., Rolls R., Sternberg D., A B., </w:t>
      </w:r>
      <w:r w:rsidRPr="007A07AA">
        <w:rPr>
          <w:rFonts w:ascii="Calibri" w:hAnsi="Calibri"/>
          <w:i/>
          <w:iCs/>
          <w:noProof/>
          <w:sz w:val="22"/>
        </w:rPr>
        <w:t>et al.</w:t>
      </w:r>
      <w:r w:rsidRPr="007A07AA">
        <w:rPr>
          <w:rFonts w:ascii="Calibri" w:hAnsi="Calibri"/>
          <w:noProof/>
          <w:sz w:val="22"/>
        </w:rPr>
        <w:t xml:space="preserve"> (2012) Ecological limits of hydrologic alteration: a test of the ELoHA framework in south-east Queensland. Waterlines Report Series No. 75. </w:t>
      </w:r>
      <w:r w:rsidRPr="007A07AA">
        <w:rPr>
          <w:rFonts w:ascii="Calibri" w:hAnsi="Calibri"/>
          <w:i/>
          <w:iCs/>
          <w:noProof/>
          <w:sz w:val="22"/>
        </w:rPr>
        <w:t>National Water Commission, Canberra, Australia</w:t>
      </w:r>
      <w:r w:rsidRPr="007A07AA">
        <w:rPr>
          <w:rFonts w:ascii="Calibri" w:hAnsi="Calibri"/>
          <w:noProof/>
          <w:sz w:val="22"/>
        </w:rPr>
        <w:t>.</w:t>
      </w:r>
    </w:p>
    <w:p w14:paraId="74E71A2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Arthington A.H., Naiman R.J., McCLAIN M.E. &amp; Nilsson C. (2010) Preserving the biodiversity and ecological services of rivers: new challenges and research opportunitie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5</w:t>
      </w:r>
      <w:r w:rsidRPr="007A07AA">
        <w:rPr>
          <w:rFonts w:ascii="Calibri" w:hAnsi="Calibri"/>
          <w:noProof/>
          <w:sz w:val="22"/>
        </w:rPr>
        <w:t>, 1–16.</w:t>
      </w:r>
    </w:p>
    <w:p w14:paraId="60E3261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Ashton D. &amp; Frankenberg J. (1976) Ecological Studies of Acmena smithi with special reference to Wilson’s Promontory. </w:t>
      </w:r>
      <w:r w:rsidRPr="007A07AA">
        <w:rPr>
          <w:rFonts w:ascii="Calibri" w:hAnsi="Calibri"/>
          <w:i/>
          <w:iCs/>
          <w:noProof/>
          <w:sz w:val="22"/>
        </w:rPr>
        <w:t>Australian J</w:t>
      </w:r>
      <w:r w:rsidRPr="007A07AA">
        <w:rPr>
          <w:rFonts w:ascii="Calibri" w:hAnsi="Calibri"/>
          <w:noProof/>
          <w:sz w:val="22"/>
        </w:rPr>
        <w:t xml:space="preserve"> </w:t>
      </w:r>
      <w:r w:rsidRPr="007A07AA">
        <w:rPr>
          <w:rFonts w:ascii="Calibri" w:hAnsi="Calibri"/>
          <w:b/>
          <w:bCs/>
          <w:noProof/>
          <w:sz w:val="22"/>
        </w:rPr>
        <w:t>24</w:t>
      </w:r>
      <w:r w:rsidRPr="007A07AA">
        <w:rPr>
          <w:rFonts w:ascii="Calibri" w:hAnsi="Calibri"/>
          <w:noProof/>
          <w:sz w:val="22"/>
        </w:rPr>
        <w:t>, 453–487.</w:t>
      </w:r>
    </w:p>
    <w:p w14:paraId="0539AED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aker W. (1990) Species richness of Colorado riparian vegetation. </w:t>
      </w:r>
      <w:r w:rsidRPr="007A07AA">
        <w:rPr>
          <w:rFonts w:ascii="Calibri" w:hAnsi="Calibri"/>
          <w:i/>
          <w:iCs/>
          <w:noProof/>
          <w:sz w:val="22"/>
        </w:rPr>
        <w:t>Journal of Vegetation Science</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 119–124.</w:t>
      </w:r>
    </w:p>
    <w:p w14:paraId="10F5C14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arton K. (2012) MuMIn: multi-model inference. </w:t>
      </w:r>
      <w:r w:rsidRPr="007A07AA">
        <w:rPr>
          <w:rFonts w:ascii="Calibri" w:hAnsi="Calibri"/>
          <w:i/>
          <w:iCs/>
          <w:noProof/>
          <w:sz w:val="22"/>
        </w:rPr>
        <w:t>R package version</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w:t>
      </w:r>
    </w:p>
    <w:p w14:paraId="3F03AF3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ardsell D., Obrien S. &amp; Williams E. (1993) Reproductive biology of australian Myrtaceae.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41</w:t>
      </w:r>
      <w:r w:rsidRPr="007A07AA">
        <w:rPr>
          <w:rFonts w:ascii="Calibri" w:hAnsi="Calibri"/>
          <w:noProof/>
          <w:sz w:val="22"/>
        </w:rPr>
        <w:t>, 511–526.</w:t>
      </w:r>
    </w:p>
    <w:p w14:paraId="0B6560DE"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dix J. (1997) Flood disturbance and the distribution of riparian diversity. </w:t>
      </w:r>
      <w:r w:rsidRPr="007A07AA">
        <w:rPr>
          <w:rFonts w:ascii="Calibri" w:hAnsi="Calibri"/>
          <w:i/>
          <w:iCs/>
          <w:noProof/>
          <w:sz w:val="22"/>
        </w:rPr>
        <w:t>Geographical Review</w:t>
      </w:r>
      <w:r w:rsidRPr="007A07AA">
        <w:rPr>
          <w:rFonts w:ascii="Calibri" w:hAnsi="Calibri"/>
          <w:noProof/>
          <w:sz w:val="22"/>
        </w:rPr>
        <w:t xml:space="preserve"> </w:t>
      </w:r>
      <w:r w:rsidRPr="007A07AA">
        <w:rPr>
          <w:rFonts w:ascii="Calibri" w:hAnsi="Calibri"/>
          <w:b/>
          <w:bCs/>
          <w:noProof/>
          <w:sz w:val="22"/>
        </w:rPr>
        <w:t>87</w:t>
      </w:r>
      <w:r w:rsidRPr="007A07AA">
        <w:rPr>
          <w:rFonts w:ascii="Calibri" w:hAnsi="Calibri"/>
          <w:noProof/>
          <w:sz w:val="22"/>
        </w:rPr>
        <w:t>.</w:t>
      </w:r>
    </w:p>
    <w:p w14:paraId="4B41EB9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dix J. &amp; Hupp C. (2000) Hydrological and geomorphological impacts on riparian plant communities. </w:t>
      </w:r>
      <w:r w:rsidRPr="007A07AA">
        <w:rPr>
          <w:rFonts w:ascii="Calibri" w:hAnsi="Calibri"/>
          <w:i/>
          <w:iCs/>
          <w:noProof/>
          <w:sz w:val="22"/>
        </w:rPr>
        <w:t>Hydrological processes</w:t>
      </w:r>
      <w:r w:rsidRPr="007A07AA">
        <w:rPr>
          <w:rFonts w:ascii="Calibri" w:hAnsi="Calibri"/>
          <w:noProof/>
          <w:sz w:val="22"/>
        </w:rPr>
        <w:t xml:space="preserve"> </w:t>
      </w:r>
      <w:r w:rsidRPr="007A07AA">
        <w:rPr>
          <w:rFonts w:ascii="Calibri" w:hAnsi="Calibri"/>
          <w:b/>
          <w:bCs/>
          <w:noProof/>
          <w:sz w:val="22"/>
        </w:rPr>
        <w:t>2990</w:t>
      </w:r>
      <w:r w:rsidRPr="007A07AA">
        <w:rPr>
          <w:rFonts w:ascii="Calibri" w:hAnsi="Calibri"/>
          <w:noProof/>
          <w:sz w:val="22"/>
        </w:rPr>
        <w:t>, 2977–2990.</w:t>
      </w:r>
    </w:p>
    <w:p w14:paraId="3AF873A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jamini Y. &amp; Hochberg Y. (1995) Controlling the false discovery rate: a practical and powerful approach to multiple testing. </w:t>
      </w:r>
      <w:r w:rsidRPr="007A07AA">
        <w:rPr>
          <w:rFonts w:ascii="Calibri" w:hAnsi="Calibri"/>
          <w:i/>
          <w:iCs/>
          <w:noProof/>
          <w:sz w:val="22"/>
        </w:rPr>
        <w:t>Journal of the Royal Statistical Society. Series B (Methodological)</w:t>
      </w:r>
      <w:r w:rsidRPr="007A07AA">
        <w:rPr>
          <w:rFonts w:ascii="Calibri" w:hAnsi="Calibri"/>
          <w:noProof/>
          <w:sz w:val="22"/>
        </w:rPr>
        <w:t xml:space="preserve"> </w:t>
      </w:r>
      <w:r w:rsidRPr="007A07AA">
        <w:rPr>
          <w:rFonts w:ascii="Calibri" w:hAnsi="Calibri"/>
          <w:b/>
          <w:bCs/>
          <w:noProof/>
          <w:sz w:val="22"/>
        </w:rPr>
        <w:t>57</w:t>
      </w:r>
      <w:r w:rsidRPr="007A07AA">
        <w:rPr>
          <w:rFonts w:ascii="Calibri" w:hAnsi="Calibri"/>
          <w:noProof/>
          <w:sz w:val="22"/>
        </w:rPr>
        <w:t>, 289–300.</w:t>
      </w:r>
    </w:p>
    <w:p w14:paraId="687A699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jamini Y., Krieger A. &amp; Yekutieli D. (2006) Adaptive linear step-up procedures that control the false discovery rate. </w:t>
      </w:r>
      <w:r w:rsidRPr="007A07AA">
        <w:rPr>
          <w:rFonts w:ascii="Calibri" w:hAnsi="Calibri"/>
          <w:i/>
          <w:iCs/>
          <w:noProof/>
          <w:sz w:val="22"/>
        </w:rPr>
        <w:t>Biometrika</w:t>
      </w:r>
      <w:r w:rsidRPr="007A07AA">
        <w:rPr>
          <w:rFonts w:ascii="Calibri" w:hAnsi="Calibri"/>
          <w:noProof/>
          <w:sz w:val="22"/>
        </w:rPr>
        <w:t xml:space="preserve"> </w:t>
      </w:r>
      <w:r w:rsidRPr="007A07AA">
        <w:rPr>
          <w:rFonts w:ascii="Calibri" w:hAnsi="Calibri"/>
          <w:b/>
          <w:bCs/>
          <w:noProof/>
          <w:sz w:val="22"/>
        </w:rPr>
        <w:t>93</w:t>
      </w:r>
      <w:r w:rsidRPr="007A07AA">
        <w:rPr>
          <w:rFonts w:ascii="Calibri" w:hAnsi="Calibri"/>
          <w:noProof/>
          <w:sz w:val="22"/>
        </w:rPr>
        <w:t>, 491–507.</w:t>
      </w:r>
    </w:p>
    <w:p w14:paraId="3B30E8F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iswas S. &amp; Mallik A. (2010) Disturbance effects on species diversity and functional diversity in riparian and upland plant communiti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1</w:t>
      </w:r>
      <w:r w:rsidRPr="007A07AA">
        <w:rPr>
          <w:rFonts w:ascii="Calibri" w:hAnsi="Calibri"/>
          <w:noProof/>
          <w:sz w:val="22"/>
        </w:rPr>
        <w:t>, 28–35.</w:t>
      </w:r>
    </w:p>
    <w:p w14:paraId="5E655CC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ornette G., Tabacchi E., Hupp C., Puijalon S. &amp; Rostan J.C. (2008) A model of plant strategies in fluvial hydrosystem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3</w:t>
      </w:r>
      <w:r w:rsidRPr="007A07AA">
        <w:rPr>
          <w:rFonts w:ascii="Calibri" w:hAnsi="Calibri"/>
          <w:noProof/>
          <w:sz w:val="22"/>
        </w:rPr>
        <w:t>, 1692–1705.</w:t>
      </w:r>
    </w:p>
    <w:p w14:paraId="71A47E4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urnham K.P. &amp; Anderson D.R. (2002) </w:t>
      </w:r>
      <w:r w:rsidRPr="007A07AA">
        <w:rPr>
          <w:rFonts w:ascii="Calibri" w:hAnsi="Calibri"/>
          <w:i/>
          <w:iCs/>
          <w:noProof/>
          <w:sz w:val="22"/>
        </w:rPr>
        <w:t>Model selection and multimodel inference: a practical information-theoretic approach</w:t>
      </w:r>
      <w:r w:rsidRPr="007A07AA">
        <w:rPr>
          <w:rFonts w:ascii="Calibri" w:hAnsi="Calibri"/>
          <w:noProof/>
          <w:sz w:val="22"/>
        </w:rPr>
        <w:t>. Springer.</w:t>
      </w:r>
    </w:p>
    <w:p w14:paraId="4E8E4B8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dol D. &amp; Wohl E. (2010) Wood retention and transport in tropical, headwater streams, La Selva Biological Station, Costa Rica. </w:t>
      </w:r>
      <w:r w:rsidRPr="007A07AA">
        <w:rPr>
          <w:rFonts w:ascii="Calibri" w:hAnsi="Calibri"/>
          <w:i/>
          <w:iCs/>
          <w:noProof/>
          <w:sz w:val="22"/>
        </w:rPr>
        <w:t>Geomorphology</w:t>
      </w:r>
      <w:r w:rsidRPr="007A07AA">
        <w:rPr>
          <w:rFonts w:ascii="Calibri" w:hAnsi="Calibri"/>
          <w:noProof/>
          <w:sz w:val="22"/>
        </w:rPr>
        <w:t xml:space="preserve"> </w:t>
      </w:r>
      <w:r w:rsidRPr="007A07AA">
        <w:rPr>
          <w:rFonts w:ascii="Calibri" w:hAnsi="Calibri"/>
          <w:b/>
          <w:bCs/>
          <w:noProof/>
          <w:sz w:val="22"/>
        </w:rPr>
        <w:t>123</w:t>
      </w:r>
      <w:r w:rsidRPr="007A07AA">
        <w:rPr>
          <w:rFonts w:ascii="Calibri" w:hAnsi="Calibri"/>
          <w:noProof/>
          <w:sz w:val="22"/>
        </w:rPr>
        <w:t>, 61–73.</w:t>
      </w:r>
    </w:p>
    <w:p w14:paraId="43F4681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dotte M.W., Carscadden K. &amp; Mirotchnick N. (2011) Beyond species: functional diversity and the maintenance of ecological processes and services. </w:t>
      </w:r>
      <w:r w:rsidRPr="007A07AA">
        <w:rPr>
          <w:rFonts w:ascii="Calibri" w:hAnsi="Calibri"/>
          <w:i/>
          <w:iCs/>
          <w:noProof/>
          <w:sz w:val="22"/>
        </w:rPr>
        <w:t>Journal of Applied Ecology</w:t>
      </w:r>
      <w:r w:rsidRPr="007A07AA">
        <w:rPr>
          <w:rFonts w:ascii="Calibri" w:hAnsi="Calibri"/>
          <w:noProof/>
          <w:sz w:val="22"/>
        </w:rPr>
        <w:t xml:space="preserve"> </w:t>
      </w:r>
      <w:r w:rsidRPr="007A07AA">
        <w:rPr>
          <w:rFonts w:ascii="Calibri" w:hAnsi="Calibri"/>
          <w:b/>
          <w:bCs/>
          <w:noProof/>
          <w:sz w:val="22"/>
        </w:rPr>
        <w:t>48</w:t>
      </w:r>
      <w:r w:rsidRPr="007A07AA">
        <w:rPr>
          <w:rFonts w:ascii="Calibri" w:hAnsi="Calibri"/>
          <w:noProof/>
          <w:sz w:val="22"/>
        </w:rPr>
        <w:t>, 1079–1087.</w:t>
      </w:r>
    </w:p>
    <w:p w14:paraId="124AF3D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Cai Z.-Q., Schnitzer S. a &amp; Bongers F. (2009) Seasonal differences in leaf-level physiology give lianas a competitive advantage over trees in a tropical seasonal forest. </w:t>
      </w:r>
      <w:r w:rsidRPr="007A07AA">
        <w:rPr>
          <w:rFonts w:ascii="Calibri" w:hAnsi="Calibri"/>
          <w:i/>
          <w:iCs/>
          <w:noProof/>
          <w:sz w:val="22"/>
        </w:rPr>
        <w:t>Oecologia</w:t>
      </w:r>
      <w:r w:rsidRPr="007A07AA">
        <w:rPr>
          <w:rFonts w:ascii="Calibri" w:hAnsi="Calibri"/>
          <w:noProof/>
          <w:sz w:val="22"/>
        </w:rPr>
        <w:t xml:space="preserve"> </w:t>
      </w:r>
      <w:r w:rsidRPr="007A07AA">
        <w:rPr>
          <w:rFonts w:ascii="Calibri" w:hAnsi="Calibri"/>
          <w:b/>
          <w:bCs/>
          <w:noProof/>
          <w:sz w:val="22"/>
        </w:rPr>
        <w:t>161</w:t>
      </w:r>
      <w:r w:rsidRPr="007A07AA">
        <w:rPr>
          <w:rFonts w:ascii="Calibri" w:hAnsi="Calibri"/>
          <w:noProof/>
          <w:sz w:val="22"/>
        </w:rPr>
        <w:t>, 25–33.</w:t>
      </w:r>
    </w:p>
    <w:p w14:paraId="6079F1C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illiez F. (1983) The analytical solution of the additive constant problem. </w:t>
      </w:r>
      <w:r w:rsidRPr="007A07AA">
        <w:rPr>
          <w:rFonts w:ascii="Calibri" w:hAnsi="Calibri"/>
          <w:i/>
          <w:iCs/>
          <w:noProof/>
          <w:sz w:val="22"/>
        </w:rPr>
        <w:t>Psychometrika</w:t>
      </w:r>
      <w:r w:rsidRPr="007A07AA">
        <w:rPr>
          <w:rFonts w:ascii="Calibri" w:hAnsi="Calibri"/>
          <w:noProof/>
          <w:sz w:val="22"/>
        </w:rPr>
        <w:t xml:space="preserve"> </w:t>
      </w:r>
      <w:r w:rsidRPr="007A07AA">
        <w:rPr>
          <w:rFonts w:ascii="Calibri" w:hAnsi="Calibri"/>
          <w:b/>
          <w:bCs/>
          <w:noProof/>
          <w:sz w:val="22"/>
        </w:rPr>
        <w:t>48</w:t>
      </w:r>
      <w:r w:rsidRPr="007A07AA">
        <w:rPr>
          <w:rFonts w:ascii="Calibri" w:hAnsi="Calibri"/>
          <w:noProof/>
          <w:sz w:val="22"/>
        </w:rPr>
        <w:t>, 305–308.</w:t>
      </w:r>
    </w:p>
    <w:p w14:paraId="413E05C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stelli R., Chambers J. &amp; Tausch R. (2000) Soil-plant relations along a soil-water gradient in Great Basin riparian meadows. </w:t>
      </w:r>
      <w:r w:rsidRPr="007A07AA">
        <w:rPr>
          <w:rFonts w:ascii="Calibri" w:hAnsi="Calibri"/>
          <w:i/>
          <w:iCs/>
          <w:noProof/>
          <w:sz w:val="22"/>
        </w:rPr>
        <w:t>Wetlands</w:t>
      </w:r>
      <w:r w:rsidRPr="007A07AA">
        <w:rPr>
          <w:rFonts w:ascii="Calibri" w:hAnsi="Calibri"/>
          <w:noProof/>
          <w:sz w:val="22"/>
        </w:rPr>
        <w:t xml:space="preserve"> </w:t>
      </w:r>
      <w:r w:rsidRPr="007A07AA">
        <w:rPr>
          <w:rFonts w:ascii="Calibri" w:hAnsi="Calibri"/>
          <w:b/>
          <w:bCs/>
          <w:noProof/>
          <w:sz w:val="22"/>
        </w:rPr>
        <w:t>20</w:t>
      </w:r>
      <w:r w:rsidRPr="007A07AA">
        <w:rPr>
          <w:rFonts w:ascii="Calibri" w:hAnsi="Calibri"/>
          <w:noProof/>
          <w:sz w:val="22"/>
        </w:rPr>
        <w:t>, 251–266.</w:t>
      </w:r>
    </w:p>
    <w:p w14:paraId="036FDDD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tford J.A., Downes B.J., Gippel C.J. &amp; Vesk P.A. (2011) Flow regulation reduces native plant cover and facilitates exotic invasion in riparian wetlands. </w:t>
      </w:r>
      <w:r w:rsidRPr="007A07AA">
        <w:rPr>
          <w:rFonts w:ascii="Calibri" w:hAnsi="Calibri"/>
          <w:i/>
          <w:iCs/>
          <w:noProof/>
          <w:sz w:val="22"/>
        </w:rPr>
        <w:t>Journal of Applied Ecology</w:t>
      </w:r>
      <w:r w:rsidRPr="007A07AA">
        <w:rPr>
          <w:rFonts w:ascii="Calibri" w:hAnsi="Calibri"/>
          <w:noProof/>
          <w:sz w:val="22"/>
        </w:rPr>
        <w:t xml:space="preserve"> </w:t>
      </w:r>
      <w:r w:rsidRPr="007A07AA">
        <w:rPr>
          <w:rFonts w:ascii="Calibri" w:hAnsi="Calibri"/>
          <w:b/>
          <w:bCs/>
          <w:noProof/>
          <w:sz w:val="22"/>
        </w:rPr>
        <w:t>48</w:t>
      </w:r>
      <w:r w:rsidRPr="007A07AA">
        <w:rPr>
          <w:rFonts w:ascii="Calibri" w:hAnsi="Calibri"/>
          <w:noProof/>
          <w:sz w:val="22"/>
        </w:rPr>
        <w:t>, 432–442.</w:t>
      </w:r>
    </w:p>
    <w:p w14:paraId="759E25F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tford J.A., Morris W.K., Vesk P. a., Gippel C.J. &amp; Downes B.J. (2014) Species and environmental characteristics point to flow regulation and drought as drivers of riparian plant invasion. </w:t>
      </w:r>
      <w:r w:rsidRPr="007A07AA">
        <w:rPr>
          <w:rFonts w:ascii="Calibri" w:hAnsi="Calibri"/>
          <w:i/>
          <w:iCs/>
          <w:noProof/>
          <w:sz w:val="22"/>
        </w:rPr>
        <w:t>Diversity and Distributions</w:t>
      </w:r>
      <w:r w:rsidRPr="007A07AA">
        <w:rPr>
          <w:rFonts w:ascii="Calibri" w:hAnsi="Calibri"/>
          <w:noProof/>
          <w:sz w:val="22"/>
        </w:rPr>
        <w:t>, n/a–n/a.</w:t>
      </w:r>
    </w:p>
    <w:p w14:paraId="4F23830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tford J.A., Naiman R.J., Chambers L.E., Roberts J., Douglas M. &amp; Davies P. (2012) Predicting Novel Riparian Ecosystems in a Changing Climate. </w:t>
      </w:r>
      <w:r w:rsidRPr="007A07AA">
        <w:rPr>
          <w:rFonts w:ascii="Calibri" w:hAnsi="Calibri"/>
          <w:i/>
          <w:iCs/>
          <w:noProof/>
          <w:sz w:val="22"/>
        </w:rPr>
        <w:t>Ecosystems</w:t>
      </w:r>
      <w:r w:rsidRPr="007A07AA">
        <w:rPr>
          <w:rFonts w:ascii="Calibri" w:hAnsi="Calibri"/>
          <w:noProof/>
          <w:sz w:val="22"/>
        </w:rPr>
        <w:t xml:space="preserve"> </w:t>
      </w:r>
      <w:r w:rsidRPr="007A07AA">
        <w:rPr>
          <w:rFonts w:ascii="Calibri" w:hAnsi="Calibri"/>
          <w:b/>
          <w:bCs/>
          <w:noProof/>
          <w:sz w:val="22"/>
        </w:rPr>
        <w:t>16</w:t>
      </w:r>
      <w:r w:rsidRPr="007A07AA">
        <w:rPr>
          <w:rFonts w:ascii="Calibri" w:hAnsi="Calibri"/>
          <w:noProof/>
          <w:sz w:val="22"/>
        </w:rPr>
        <w:t>, 382–400.</w:t>
      </w:r>
    </w:p>
    <w:p w14:paraId="20662E4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have J., Coomes D., Jansen S., Lewis S.L., Swenson N.G. &amp; Amy E. (2009) Towards a worldwide wood economics spectrum. </w:t>
      </w:r>
      <w:r w:rsidRPr="007A07AA">
        <w:rPr>
          <w:rFonts w:ascii="Calibri" w:hAnsi="Calibri"/>
          <w:i/>
          <w:iCs/>
          <w:noProof/>
          <w:sz w:val="22"/>
        </w:rPr>
        <w:t>Ecology Letters</w:t>
      </w:r>
      <w:r w:rsidRPr="007A07AA">
        <w:rPr>
          <w:rFonts w:ascii="Calibri" w:hAnsi="Calibri"/>
          <w:noProof/>
          <w:sz w:val="22"/>
        </w:rPr>
        <w:t xml:space="preserve"> </w:t>
      </w:r>
      <w:r w:rsidRPr="007A07AA">
        <w:rPr>
          <w:rFonts w:ascii="Calibri" w:hAnsi="Calibri"/>
          <w:b/>
          <w:bCs/>
          <w:noProof/>
          <w:sz w:val="22"/>
        </w:rPr>
        <w:t>12</w:t>
      </w:r>
      <w:r w:rsidRPr="007A07AA">
        <w:rPr>
          <w:rFonts w:ascii="Calibri" w:hAnsi="Calibri"/>
          <w:noProof/>
          <w:sz w:val="22"/>
        </w:rPr>
        <w:t>, 351–366.</w:t>
      </w:r>
    </w:p>
    <w:p w14:paraId="0B0972D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lark C.M., Flynn D.F.B., Butterfield B.J. &amp; Reich P.B. (2012) Testing the link between functional diversity and ecosystem functioning in a Minnesota grassland experiment. </w:t>
      </w:r>
      <w:r w:rsidRPr="007A07AA">
        <w:rPr>
          <w:rFonts w:ascii="Calibri" w:hAnsi="Calibri"/>
          <w:i/>
          <w:iCs/>
          <w:noProof/>
          <w:sz w:val="22"/>
        </w:rPr>
        <w:t>PloS one</w:t>
      </w:r>
      <w:r w:rsidRPr="007A07AA">
        <w:rPr>
          <w:rFonts w:ascii="Calibri" w:hAnsi="Calibri"/>
          <w:noProof/>
          <w:sz w:val="22"/>
        </w:rPr>
        <w:t xml:space="preserve"> </w:t>
      </w:r>
      <w:r w:rsidRPr="007A07AA">
        <w:rPr>
          <w:rFonts w:ascii="Calibri" w:hAnsi="Calibri"/>
          <w:b/>
          <w:bCs/>
          <w:noProof/>
          <w:sz w:val="22"/>
        </w:rPr>
        <w:t>7</w:t>
      </w:r>
      <w:r w:rsidRPr="007A07AA">
        <w:rPr>
          <w:rFonts w:ascii="Calibri" w:hAnsi="Calibri"/>
          <w:noProof/>
          <w:sz w:val="22"/>
        </w:rPr>
        <w:t>, e52821.</w:t>
      </w:r>
    </w:p>
    <w:p w14:paraId="04878C4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onnell J. (1978) Diversity in tropical rain forests and coral reefs. </w:t>
      </w:r>
      <w:r w:rsidRPr="007A07AA">
        <w:rPr>
          <w:rFonts w:ascii="Calibri" w:hAnsi="Calibri"/>
          <w:i/>
          <w:iCs/>
          <w:noProof/>
          <w:sz w:val="22"/>
        </w:rPr>
        <w:t>Science</w:t>
      </w:r>
      <w:r w:rsidRPr="007A07AA">
        <w:rPr>
          <w:rFonts w:ascii="Calibri" w:hAnsi="Calibri"/>
          <w:noProof/>
          <w:sz w:val="22"/>
        </w:rPr>
        <w:t xml:space="preserve"> </w:t>
      </w:r>
      <w:r w:rsidRPr="007A07AA">
        <w:rPr>
          <w:rFonts w:ascii="Calibri" w:hAnsi="Calibri"/>
          <w:b/>
          <w:bCs/>
          <w:noProof/>
          <w:sz w:val="22"/>
        </w:rPr>
        <w:t>199</w:t>
      </w:r>
      <w:r w:rsidRPr="007A07AA">
        <w:rPr>
          <w:rFonts w:ascii="Calibri" w:hAnsi="Calibri"/>
          <w:noProof/>
          <w:sz w:val="22"/>
        </w:rPr>
        <w:t>, 1302–1310.</w:t>
      </w:r>
    </w:p>
    <w:p w14:paraId="5F1D686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7A07AA">
        <w:rPr>
          <w:rFonts w:ascii="Calibri" w:hAnsi="Calibri"/>
          <w:i/>
          <w:iCs/>
          <w:noProof/>
          <w:sz w:val="22"/>
        </w:rPr>
        <w:t>Earth-Science Reviews</w:t>
      </w:r>
      <w:r w:rsidRPr="007A07AA">
        <w:rPr>
          <w:rFonts w:ascii="Calibri" w:hAnsi="Calibri"/>
          <w:noProof/>
          <w:sz w:val="22"/>
        </w:rPr>
        <w:t xml:space="preserve"> </w:t>
      </w:r>
      <w:r w:rsidRPr="007A07AA">
        <w:rPr>
          <w:rFonts w:ascii="Calibri" w:hAnsi="Calibri"/>
          <w:b/>
          <w:bCs/>
          <w:noProof/>
          <w:sz w:val="22"/>
        </w:rPr>
        <w:t>84</w:t>
      </w:r>
      <w:r w:rsidRPr="007A07AA">
        <w:rPr>
          <w:rFonts w:ascii="Calibri" w:hAnsi="Calibri"/>
          <w:noProof/>
          <w:sz w:val="22"/>
        </w:rPr>
        <w:t>, 56–86.</w:t>
      </w:r>
    </w:p>
    <w:p w14:paraId="063AB40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ornelissen J.H.C.A., Lavorel S.B., Garnier E.B., Díaz S.C., Buchmann N.D., Gurvich D.E.C., </w:t>
      </w:r>
      <w:r w:rsidRPr="007A07AA">
        <w:rPr>
          <w:rFonts w:ascii="Calibri" w:hAnsi="Calibri"/>
          <w:i/>
          <w:iCs/>
          <w:noProof/>
          <w:sz w:val="22"/>
        </w:rPr>
        <w:t>et al.</w:t>
      </w:r>
      <w:r w:rsidRPr="007A07AA">
        <w:rPr>
          <w:rFonts w:ascii="Calibri" w:hAnsi="Calibri"/>
          <w:noProof/>
          <w:sz w:val="22"/>
        </w:rPr>
        <w:t xml:space="preserve"> (2003) A handbook of protocols for standardised and easy measurement of plant functional traits worldwide.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51</w:t>
      </w:r>
      <w:r w:rsidRPr="007A07AA">
        <w:rPr>
          <w:rFonts w:ascii="Calibri" w:hAnsi="Calibri"/>
          <w:noProof/>
          <w:sz w:val="22"/>
        </w:rPr>
        <w:t>, 335–380.</w:t>
      </w:r>
    </w:p>
    <w:p w14:paraId="151A038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urran T.J., Gersbach L.N., Edwards W. &amp; Krockenberger A.K. (2008) Wood density predicts plant damage and vegetative recovery rates caused by cyclone disturbance in tropical rainforest tree species of North Queensland, Australia. </w:t>
      </w:r>
      <w:r w:rsidRPr="007A07AA">
        <w:rPr>
          <w:rFonts w:ascii="Calibri" w:hAnsi="Calibri"/>
          <w:i/>
          <w:iCs/>
          <w:noProof/>
          <w:sz w:val="22"/>
        </w:rPr>
        <w:t>Austral Ecology</w:t>
      </w:r>
      <w:r w:rsidRPr="007A07AA">
        <w:rPr>
          <w:rFonts w:ascii="Calibri" w:hAnsi="Calibri"/>
          <w:noProof/>
          <w:sz w:val="22"/>
        </w:rPr>
        <w:t xml:space="preserve"> </w:t>
      </w:r>
      <w:r w:rsidRPr="007A07AA">
        <w:rPr>
          <w:rFonts w:ascii="Calibri" w:hAnsi="Calibri"/>
          <w:b/>
          <w:bCs/>
          <w:noProof/>
          <w:sz w:val="22"/>
        </w:rPr>
        <w:t>33</w:t>
      </w:r>
      <w:r w:rsidRPr="007A07AA">
        <w:rPr>
          <w:rFonts w:ascii="Calibri" w:hAnsi="Calibri"/>
          <w:noProof/>
          <w:sz w:val="22"/>
        </w:rPr>
        <w:t>, 442–450.</w:t>
      </w:r>
    </w:p>
    <w:p w14:paraId="220643B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ebastiani V.J. &amp; Pillar V.D. (2012) SYNCSA - R tool for analysis of metacommunities based on functional traits and phylogeny of the community components. </w:t>
      </w:r>
      <w:r w:rsidRPr="007A07AA">
        <w:rPr>
          <w:rFonts w:ascii="Calibri" w:hAnsi="Calibri"/>
          <w:i/>
          <w:iCs/>
          <w:noProof/>
          <w:sz w:val="22"/>
        </w:rPr>
        <w:t>Bioinformatics</w:t>
      </w:r>
      <w:r w:rsidRPr="007A07AA">
        <w:rPr>
          <w:rFonts w:ascii="Calibri" w:hAnsi="Calibri"/>
          <w:noProof/>
          <w:sz w:val="22"/>
        </w:rPr>
        <w:t xml:space="preserve"> </w:t>
      </w:r>
      <w:r w:rsidRPr="007A07AA">
        <w:rPr>
          <w:rFonts w:ascii="Calibri" w:hAnsi="Calibri"/>
          <w:b/>
          <w:bCs/>
          <w:noProof/>
          <w:sz w:val="22"/>
        </w:rPr>
        <w:t>28</w:t>
      </w:r>
      <w:r w:rsidRPr="007A07AA">
        <w:rPr>
          <w:rFonts w:ascii="Calibri" w:hAnsi="Calibri"/>
          <w:noProof/>
          <w:sz w:val="22"/>
        </w:rPr>
        <w:t>, 2067–2068.</w:t>
      </w:r>
    </w:p>
    <w:p w14:paraId="656065A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ı́az S. &amp; Cabido M. (2001) Vive la différence : plant functional diversity matters to ecosystem processes. </w:t>
      </w:r>
      <w:r w:rsidRPr="007A07AA">
        <w:rPr>
          <w:rFonts w:ascii="Calibri" w:hAnsi="Calibri"/>
          <w:i/>
          <w:iCs/>
          <w:noProof/>
          <w:sz w:val="22"/>
        </w:rPr>
        <w:t>Trends in Ecology &amp; Evolution</w:t>
      </w:r>
      <w:r w:rsidRPr="007A07AA">
        <w:rPr>
          <w:rFonts w:ascii="Calibri" w:hAnsi="Calibri"/>
          <w:noProof/>
          <w:sz w:val="22"/>
        </w:rPr>
        <w:t xml:space="preserve"> </w:t>
      </w:r>
      <w:r w:rsidRPr="007A07AA">
        <w:rPr>
          <w:rFonts w:ascii="Calibri" w:hAnsi="Calibri"/>
          <w:b/>
          <w:bCs/>
          <w:noProof/>
          <w:sz w:val="22"/>
        </w:rPr>
        <w:t>16</w:t>
      </w:r>
      <w:r w:rsidRPr="007A07AA">
        <w:rPr>
          <w:rFonts w:ascii="Calibri" w:hAnsi="Calibri"/>
          <w:noProof/>
          <w:sz w:val="22"/>
        </w:rPr>
        <w:t>, 646–655.</w:t>
      </w:r>
    </w:p>
    <w:p w14:paraId="3E28648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íaz S., Cabido M. &amp; Casanoves F. (1998) Plant functional traits and environmental filters at a regional scale. </w:t>
      </w:r>
      <w:r w:rsidRPr="007A07AA">
        <w:rPr>
          <w:rFonts w:ascii="Calibri" w:hAnsi="Calibri"/>
          <w:i/>
          <w:iCs/>
          <w:noProof/>
          <w:sz w:val="22"/>
        </w:rPr>
        <w:t>Journal of Vegetation …</w:t>
      </w:r>
      <w:r w:rsidRPr="007A07AA">
        <w:rPr>
          <w:rFonts w:ascii="Calibri" w:hAnsi="Calibri"/>
          <w:noProof/>
          <w:sz w:val="22"/>
        </w:rPr>
        <w:t xml:space="preserve"> </w:t>
      </w:r>
      <w:r w:rsidRPr="007A07AA">
        <w:rPr>
          <w:rFonts w:ascii="Calibri" w:hAnsi="Calibri"/>
          <w:b/>
          <w:bCs/>
          <w:noProof/>
          <w:sz w:val="22"/>
        </w:rPr>
        <w:t>9</w:t>
      </w:r>
      <w:r w:rsidRPr="007A07AA">
        <w:rPr>
          <w:rFonts w:ascii="Calibri" w:hAnsi="Calibri"/>
          <w:noProof/>
          <w:sz w:val="22"/>
        </w:rPr>
        <w:t>, 113–122.</w:t>
      </w:r>
    </w:p>
    <w:p w14:paraId="2EA6477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íaz S. &amp; Lavorel S. (2007) Incorporating plant functional diversity effects in ecosystem service assessments. </w:t>
      </w:r>
      <w:r w:rsidRPr="007A07AA">
        <w:rPr>
          <w:rFonts w:ascii="Calibri" w:hAnsi="Calibri"/>
          <w:i/>
          <w:iCs/>
          <w:noProof/>
          <w:sz w:val="22"/>
        </w:rPr>
        <w:t>Proceedings of the National Academy of Sciences of the United States of America</w:t>
      </w:r>
      <w:r w:rsidRPr="007A07AA">
        <w:rPr>
          <w:rFonts w:ascii="Calibri" w:hAnsi="Calibri"/>
          <w:noProof/>
          <w:sz w:val="22"/>
        </w:rPr>
        <w:t xml:space="preserve"> </w:t>
      </w:r>
      <w:r w:rsidRPr="007A07AA">
        <w:rPr>
          <w:rFonts w:ascii="Calibri" w:hAnsi="Calibri"/>
          <w:b/>
          <w:bCs/>
          <w:noProof/>
          <w:sz w:val="22"/>
        </w:rPr>
        <w:t>104</w:t>
      </w:r>
      <w:r w:rsidRPr="007A07AA">
        <w:rPr>
          <w:rFonts w:ascii="Calibri" w:hAnsi="Calibri"/>
          <w:noProof/>
          <w:sz w:val="22"/>
        </w:rPr>
        <w:t>, 20684–20689.</w:t>
      </w:r>
    </w:p>
    <w:p w14:paraId="3C11978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Falster D.S. (2006) Sapling strength and safety: the importance of wood density in tropical forests. </w:t>
      </w:r>
      <w:r w:rsidRPr="007A07AA">
        <w:rPr>
          <w:rFonts w:ascii="Calibri" w:hAnsi="Calibri"/>
          <w:i/>
          <w:iCs/>
          <w:noProof/>
          <w:sz w:val="22"/>
        </w:rPr>
        <w:t>The New Phytologist</w:t>
      </w:r>
      <w:r w:rsidRPr="007A07AA">
        <w:rPr>
          <w:rFonts w:ascii="Calibri" w:hAnsi="Calibri"/>
          <w:noProof/>
          <w:sz w:val="22"/>
        </w:rPr>
        <w:t xml:space="preserve"> </w:t>
      </w:r>
      <w:r w:rsidRPr="007A07AA">
        <w:rPr>
          <w:rFonts w:ascii="Calibri" w:hAnsi="Calibri"/>
          <w:b/>
          <w:bCs/>
          <w:noProof/>
          <w:sz w:val="22"/>
        </w:rPr>
        <w:t>171</w:t>
      </w:r>
      <w:r w:rsidRPr="007A07AA">
        <w:rPr>
          <w:rFonts w:ascii="Calibri" w:hAnsi="Calibri"/>
          <w:noProof/>
          <w:sz w:val="22"/>
        </w:rPr>
        <w:t>, 237–9.</w:t>
      </w:r>
    </w:p>
    <w:p w14:paraId="09EFA97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Finlayson B.L. &amp; McMahon T.A. (1988) Australia vs. the world: a comparative analysis of streamflow characteristics. </w:t>
      </w:r>
      <w:r w:rsidRPr="007A07AA">
        <w:rPr>
          <w:rFonts w:ascii="Calibri" w:hAnsi="Calibri"/>
          <w:i/>
          <w:iCs/>
          <w:noProof/>
          <w:sz w:val="22"/>
        </w:rPr>
        <w:t>Fluvial Geomorphology of Australia</w:t>
      </w:r>
      <w:r w:rsidRPr="007A07AA">
        <w:rPr>
          <w:rFonts w:ascii="Calibri" w:hAnsi="Calibri"/>
          <w:noProof/>
          <w:sz w:val="22"/>
        </w:rPr>
        <w:t>, 17–40.</w:t>
      </w:r>
    </w:p>
    <w:p w14:paraId="4A45A26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arssen A.G., Verhoeven J.T. a. &amp; Soons M.B. (2014) Effects of climate-induced increases in summer drought on riparian plant species: a meta-analysi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9</w:t>
      </w:r>
      <w:r w:rsidRPr="007A07AA">
        <w:rPr>
          <w:rFonts w:ascii="Calibri" w:hAnsi="Calibri"/>
          <w:noProof/>
          <w:sz w:val="22"/>
        </w:rPr>
        <w:t>, 1052–1063.</w:t>
      </w:r>
    </w:p>
    <w:p w14:paraId="6C75527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ower J. (1971) A general coefficient of similarity and some of its properties. </w:t>
      </w:r>
      <w:r w:rsidRPr="007A07AA">
        <w:rPr>
          <w:rFonts w:ascii="Calibri" w:hAnsi="Calibri"/>
          <w:i/>
          <w:iCs/>
          <w:noProof/>
          <w:sz w:val="22"/>
        </w:rPr>
        <w:t>Biometrics</w:t>
      </w:r>
      <w:r w:rsidRPr="007A07AA">
        <w:rPr>
          <w:rFonts w:ascii="Calibri" w:hAnsi="Calibri"/>
          <w:noProof/>
          <w:sz w:val="22"/>
        </w:rPr>
        <w:t xml:space="preserve"> </w:t>
      </w:r>
      <w:r w:rsidRPr="007A07AA">
        <w:rPr>
          <w:rFonts w:ascii="Calibri" w:hAnsi="Calibri"/>
          <w:b/>
          <w:bCs/>
          <w:noProof/>
          <w:sz w:val="22"/>
        </w:rPr>
        <w:t>27</w:t>
      </w:r>
      <w:r w:rsidRPr="007A07AA">
        <w:rPr>
          <w:rFonts w:ascii="Calibri" w:hAnsi="Calibri"/>
          <w:noProof/>
          <w:sz w:val="22"/>
        </w:rPr>
        <w:t>, 857–871.</w:t>
      </w:r>
    </w:p>
    <w:p w14:paraId="6BEA814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raf W. (2006) Downstream hydrologic and geomorphic effects of large dams on American rivers. </w:t>
      </w:r>
      <w:r w:rsidRPr="007A07AA">
        <w:rPr>
          <w:rFonts w:ascii="Calibri" w:hAnsi="Calibri"/>
          <w:i/>
          <w:iCs/>
          <w:noProof/>
          <w:sz w:val="22"/>
        </w:rPr>
        <w:t>Geomorphology</w:t>
      </w:r>
      <w:r w:rsidRPr="007A07AA">
        <w:rPr>
          <w:rFonts w:ascii="Calibri" w:hAnsi="Calibri"/>
          <w:noProof/>
          <w:sz w:val="22"/>
        </w:rPr>
        <w:t xml:space="preserve"> </w:t>
      </w:r>
      <w:r w:rsidRPr="007A07AA">
        <w:rPr>
          <w:rFonts w:ascii="Calibri" w:hAnsi="Calibri"/>
          <w:b/>
          <w:bCs/>
          <w:noProof/>
          <w:sz w:val="22"/>
        </w:rPr>
        <w:t>79</w:t>
      </w:r>
      <w:r w:rsidRPr="007A07AA">
        <w:rPr>
          <w:rFonts w:ascii="Calibri" w:hAnsi="Calibri"/>
          <w:noProof/>
          <w:sz w:val="22"/>
        </w:rPr>
        <w:t>, 336–360.</w:t>
      </w:r>
    </w:p>
    <w:p w14:paraId="1E6DF14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reet J., Angus Webb J. &amp; Cousens R.D. (2011) The importance of seasonal flow timing for riparian vegetation dynamics: a systematic review using causal criteria analysi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6</w:t>
      </w:r>
      <w:r w:rsidRPr="007A07AA">
        <w:rPr>
          <w:rFonts w:ascii="Calibri" w:hAnsi="Calibri"/>
          <w:noProof/>
          <w:sz w:val="22"/>
        </w:rPr>
        <w:t>, 1231–1247.</w:t>
      </w:r>
    </w:p>
    <w:p w14:paraId="7ACE406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armon M.E., Franklin J.F., Swanson F.J., Sollins P., Gregory S., Lattin J., </w:t>
      </w:r>
      <w:r w:rsidRPr="007A07AA">
        <w:rPr>
          <w:rFonts w:ascii="Calibri" w:hAnsi="Calibri"/>
          <w:i/>
          <w:iCs/>
          <w:noProof/>
          <w:sz w:val="22"/>
        </w:rPr>
        <w:t>et al.</w:t>
      </w:r>
      <w:r w:rsidRPr="007A07AA">
        <w:rPr>
          <w:rFonts w:ascii="Calibri" w:hAnsi="Calibri"/>
          <w:noProof/>
          <w:sz w:val="22"/>
        </w:rPr>
        <w:t xml:space="preserve"> (1986) Ecology of coarse woody debris in temperate ecosystems. </w:t>
      </w:r>
      <w:r w:rsidRPr="007A07AA">
        <w:rPr>
          <w:rFonts w:ascii="Calibri" w:hAnsi="Calibri"/>
          <w:i/>
          <w:iCs/>
          <w:noProof/>
          <w:sz w:val="22"/>
        </w:rPr>
        <w:t>Advances in Ecological Research</w:t>
      </w:r>
      <w:r w:rsidRPr="007A07AA">
        <w:rPr>
          <w:rFonts w:ascii="Calibri" w:hAnsi="Calibri"/>
          <w:noProof/>
          <w:sz w:val="22"/>
        </w:rPr>
        <w:t xml:space="preserve"> </w:t>
      </w:r>
      <w:r w:rsidRPr="007A07AA">
        <w:rPr>
          <w:rFonts w:ascii="Calibri" w:hAnsi="Calibri"/>
          <w:b/>
          <w:bCs/>
          <w:noProof/>
          <w:sz w:val="22"/>
        </w:rPr>
        <w:t>15</w:t>
      </w:r>
      <w:r w:rsidRPr="007A07AA">
        <w:rPr>
          <w:rFonts w:ascii="Calibri" w:hAnsi="Calibri"/>
          <w:noProof/>
          <w:sz w:val="22"/>
        </w:rPr>
        <w:t>, 133–302.</w:t>
      </w:r>
    </w:p>
    <w:p w14:paraId="558A9DA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eiberger R.M. &amp; Holland B. (2004) </w:t>
      </w:r>
      <w:r w:rsidRPr="007A07AA">
        <w:rPr>
          <w:rFonts w:ascii="Calibri" w:hAnsi="Calibri"/>
          <w:i/>
          <w:iCs/>
          <w:noProof/>
          <w:sz w:val="22"/>
        </w:rPr>
        <w:t>Statistical analysis and data display: an intermediate course with examples in S-Plus, R, and SAS</w:t>
      </w:r>
      <w:r w:rsidRPr="007A07AA">
        <w:rPr>
          <w:rFonts w:ascii="Calibri" w:hAnsi="Calibri"/>
          <w:noProof/>
          <w:sz w:val="22"/>
        </w:rPr>
        <w:t>. Springer.</w:t>
      </w:r>
    </w:p>
    <w:p w14:paraId="41CF7D9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ennessy K., Fawcett R., Kirono D., Mpelasoka M., Jones D., Bathols J., </w:t>
      </w:r>
      <w:r w:rsidRPr="007A07AA">
        <w:rPr>
          <w:rFonts w:ascii="Calibri" w:hAnsi="Calibri"/>
          <w:i/>
          <w:iCs/>
          <w:noProof/>
          <w:sz w:val="22"/>
        </w:rPr>
        <w:t>et al.</w:t>
      </w:r>
      <w:r w:rsidRPr="007A07AA">
        <w:rPr>
          <w:rFonts w:ascii="Calibri" w:hAnsi="Calibri"/>
          <w:noProof/>
          <w:sz w:val="22"/>
        </w:rPr>
        <w:t xml:space="preserve"> (2008) </w:t>
      </w:r>
      <w:r w:rsidRPr="007A07AA">
        <w:rPr>
          <w:rFonts w:ascii="Calibri" w:hAnsi="Calibri"/>
          <w:i/>
          <w:iCs/>
          <w:noProof/>
          <w:sz w:val="22"/>
        </w:rPr>
        <w:t>An assessment of the impact of climate change on the nature and frequency of exceptional climatic events. Australian Government, Bureau of Meterology</w:t>
      </w:r>
      <w:r w:rsidRPr="007A07AA">
        <w:rPr>
          <w:rFonts w:ascii="Calibri" w:hAnsi="Calibri"/>
          <w:noProof/>
          <w:sz w:val="22"/>
        </w:rPr>
        <w:t>. Department of Agriculture, Fisheries and Forestry, 2008., Canberra, Australia.</w:t>
      </w:r>
    </w:p>
    <w:p w14:paraId="5010F25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ennessy K., Fitzharris B., Bates B.C., Harvey N., SM H., L H., </w:t>
      </w:r>
      <w:r w:rsidRPr="007A07AA">
        <w:rPr>
          <w:rFonts w:ascii="Calibri" w:hAnsi="Calibri"/>
          <w:i/>
          <w:iCs/>
          <w:noProof/>
          <w:sz w:val="22"/>
        </w:rPr>
        <w:t>et al.</w:t>
      </w:r>
      <w:r w:rsidRPr="007A07AA">
        <w:rPr>
          <w:rFonts w:ascii="Calibri" w:hAnsi="Calibri"/>
          <w:noProof/>
          <w:sz w:val="22"/>
        </w:rPr>
        <w:t xml:space="preserve"> (2007) </w:t>
      </w:r>
      <w:r w:rsidRPr="007A07AA">
        <w:rPr>
          <w:rFonts w:ascii="Calibri" w:hAnsi="Calibri"/>
          <w:i/>
          <w:iCs/>
          <w:noProof/>
          <w:sz w:val="22"/>
        </w:rPr>
        <w:t>Climate Change 2007: Impacts, Adaptation and Vulnerability. Contribution of Working Group II to the Fourth Assessment Report of the Intergovernmental Panel on Climate Change</w:t>
      </w:r>
      <w:r w:rsidRPr="007A07AA">
        <w:rPr>
          <w:rFonts w:ascii="Calibri" w:hAnsi="Calibri"/>
          <w:noProof/>
          <w:sz w:val="22"/>
        </w:rPr>
        <w:t>. (Eds M.. Parry, O.. Canziani, J.. Palutikof, P.. van der Linden &amp; C.. Hanson), Cambridge University Press, Cambridge.</w:t>
      </w:r>
    </w:p>
    <w:p w14:paraId="352E35E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ooper D., Iii F.C. &amp; Ewel J. (2005) Effects of biodiversity on ecosystem functioning: a consensus of current knowledge. </w:t>
      </w:r>
      <w:r w:rsidRPr="007A07AA">
        <w:rPr>
          <w:rFonts w:ascii="Calibri" w:hAnsi="Calibri"/>
          <w:i/>
          <w:iCs/>
          <w:noProof/>
          <w:sz w:val="22"/>
        </w:rPr>
        <w:t>Ecological Monographs</w:t>
      </w:r>
      <w:r w:rsidRPr="007A07AA">
        <w:rPr>
          <w:rFonts w:ascii="Calibri" w:hAnsi="Calibri"/>
          <w:noProof/>
          <w:sz w:val="22"/>
        </w:rPr>
        <w:t xml:space="preserve"> </w:t>
      </w:r>
      <w:r w:rsidRPr="007A07AA">
        <w:rPr>
          <w:rFonts w:ascii="Calibri" w:hAnsi="Calibri"/>
          <w:b/>
          <w:bCs/>
          <w:noProof/>
          <w:sz w:val="22"/>
        </w:rPr>
        <w:t>75</w:t>
      </w:r>
      <w:r w:rsidRPr="007A07AA">
        <w:rPr>
          <w:rFonts w:ascii="Calibri" w:hAnsi="Calibri"/>
          <w:noProof/>
          <w:sz w:val="22"/>
        </w:rPr>
        <w:t>, 3–35.</w:t>
      </w:r>
    </w:p>
    <w:p w14:paraId="48D66BCE"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owell J. &amp; Benson D. (2000) Predicting potential impacts of environmental flows on weedy riparian vegetation of the Hawkesbury–Nepean River, south‐eastern Australia. </w:t>
      </w:r>
      <w:r w:rsidRPr="007A07AA">
        <w:rPr>
          <w:rFonts w:ascii="Calibri" w:hAnsi="Calibri"/>
          <w:i/>
          <w:iCs/>
          <w:noProof/>
          <w:sz w:val="22"/>
        </w:rPr>
        <w:t>Austral Ecology</w:t>
      </w:r>
      <w:r w:rsidRPr="007A07AA">
        <w:rPr>
          <w:rFonts w:ascii="Calibri" w:hAnsi="Calibri"/>
          <w:noProof/>
          <w:sz w:val="22"/>
        </w:rPr>
        <w:t xml:space="preserve"> </w:t>
      </w:r>
      <w:r w:rsidRPr="007A07AA">
        <w:rPr>
          <w:rFonts w:ascii="Calibri" w:hAnsi="Calibri"/>
          <w:b/>
          <w:bCs/>
          <w:noProof/>
          <w:sz w:val="22"/>
        </w:rPr>
        <w:t>25</w:t>
      </w:r>
      <w:r w:rsidRPr="007A07AA">
        <w:rPr>
          <w:rFonts w:ascii="Calibri" w:hAnsi="Calibri"/>
          <w:noProof/>
          <w:sz w:val="22"/>
        </w:rPr>
        <w:t>, 463–475.</w:t>
      </w:r>
    </w:p>
    <w:p w14:paraId="64F2A0F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uang X. &amp; Niemann J. (2006) An evaluation of the geomorphically effective event for fluvial processes over long periods. </w:t>
      </w:r>
      <w:r w:rsidRPr="007A07AA">
        <w:rPr>
          <w:rFonts w:ascii="Calibri" w:hAnsi="Calibri"/>
          <w:i/>
          <w:iCs/>
          <w:noProof/>
          <w:sz w:val="22"/>
        </w:rPr>
        <w:t>Journal of Geophysical Research: …</w:t>
      </w:r>
      <w:r w:rsidRPr="007A07AA">
        <w:rPr>
          <w:rFonts w:ascii="Calibri" w:hAnsi="Calibri"/>
          <w:noProof/>
          <w:sz w:val="22"/>
        </w:rPr>
        <w:t xml:space="preserve"> </w:t>
      </w:r>
      <w:r w:rsidRPr="007A07AA">
        <w:rPr>
          <w:rFonts w:ascii="Calibri" w:hAnsi="Calibri"/>
          <w:b/>
          <w:bCs/>
          <w:noProof/>
          <w:sz w:val="22"/>
        </w:rPr>
        <w:t>111</w:t>
      </w:r>
      <w:r w:rsidRPr="007A07AA">
        <w:rPr>
          <w:rFonts w:ascii="Calibri" w:hAnsi="Calibri"/>
          <w:noProof/>
          <w:sz w:val="22"/>
        </w:rPr>
        <w:t>, F03015.</w:t>
      </w:r>
    </w:p>
    <w:p w14:paraId="4B16097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uston M. (1979) A general hypothesis of species diversity. </w:t>
      </w:r>
      <w:r w:rsidRPr="007A07AA">
        <w:rPr>
          <w:rFonts w:ascii="Calibri" w:hAnsi="Calibri"/>
          <w:i/>
          <w:iCs/>
          <w:noProof/>
          <w:sz w:val="22"/>
        </w:rPr>
        <w:t>American Naturalist</w:t>
      </w:r>
      <w:r w:rsidRPr="007A07AA">
        <w:rPr>
          <w:rFonts w:ascii="Calibri" w:hAnsi="Calibri"/>
          <w:noProof/>
          <w:sz w:val="22"/>
        </w:rPr>
        <w:t xml:space="preserve"> </w:t>
      </w:r>
      <w:r w:rsidRPr="007A07AA">
        <w:rPr>
          <w:rFonts w:ascii="Calibri" w:hAnsi="Calibri"/>
          <w:b/>
          <w:bCs/>
          <w:noProof/>
          <w:sz w:val="22"/>
        </w:rPr>
        <w:t>113</w:t>
      </w:r>
      <w:r w:rsidRPr="007A07AA">
        <w:rPr>
          <w:rFonts w:ascii="Calibri" w:hAnsi="Calibri"/>
          <w:noProof/>
          <w:sz w:val="22"/>
        </w:rPr>
        <w:t>, 81–101.</w:t>
      </w:r>
    </w:p>
    <w:p w14:paraId="2776A72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Kennard M.J., Pusey B.J., Olden J.D., Mackay S.J., Stein J.L. &amp; Marsh N. (2010) Classification of natural flow regimes in Australia to support environmental flow management.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5</w:t>
      </w:r>
      <w:r w:rsidRPr="007A07AA">
        <w:rPr>
          <w:rFonts w:ascii="Calibri" w:hAnsi="Calibri"/>
          <w:noProof/>
          <w:sz w:val="22"/>
        </w:rPr>
        <w:t>, 171–193.</w:t>
      </w:r>
    </w:p>
    <w:p w14:paraId="0DF73320"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King D.A., Davies S.J., Tan S. &amp; Noor N.S.M. (2006) The role of wood density and stem support costs in the growth and mortality of tropical trees. </w:t>
      </w:r>
      <w:r w:rsidRPr="007A07AA">
        <w:rPr>
          <w:rFonts w:ascii="Calibri" w:hAnsi="Calibri"/>
          <w:i/>
          <w:iCs/>
          <w:noProof/>
          <w:sz w:val="22"/>
        </w:rPr>
        <w:t>Journal of Ecology</w:t>
      </w:r>
      <w:r w:rsidRPr="007A07AA">
        <w:rPr>
          <w:rFonts w:ascii="Calibri" w:hAnsi="Calibri"/>
          <w:noProof/>
          <w:sz w:val="22"/>
        </w:rPr>
        <w:t xml:space="preserve"> </w:t>
      </w:r>
      <w:r w:rsidRPr="007A07AA">
        <w:rPr>
          <w:rFonts w:ascii="Calibri" w:hAnsi="Calibri"/>
          <w:b/>
          <w:bCs/>
          <w:noProof/>
          <w:sz w:val="22"/>
        </w:rPr>
        <w:t>94</w:t>
      </w:r>
      <w:r w:rsidRPr="007A07AA">
        <w:rPr>
          <w:rFonts w:ascii="Calibri" w:hAnsi="Calibri"/>
          <w:noProof/>
          <w:sz w:val="22"/>
        </w:rPr>
        <w:t>, 670–680.</w:t>
      </w:r>
    </w:p>
    <w:p w14:paraId="5F710FB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Kraft N.J.B., Metz M.R., Condit R.S. &amp; Chave J. (2010) The relationship between wood density and mortality in a global tropical forest data set. </w:t>
      </w:r>
      <w:r w:rsidRPr="007A07AA">
        <w:rPr>
          <w:rFonts w:ascii="Calibri" w:hAnsi="Calibri"/>
          <w:i/>
          <w:iCs/>
          <w:noProof/>
          <w:sz w:val="22"/>
        </w:rPr>
        <w:t>The New Phytologist</w:t>
      </w:r>
      <w:r w:rsidRPr="007A07AA">
        <w:rPr>
          <w:rFonts w:ascii="Calibri" w:hAnsi="Calibri"/>
          <w:noProof/>
          <w:sz w:val="22"/>
        </w:rPr>
        <w:t xml:space="preserve"> </w:t>
      </w:r>
      <w:r w:rsidRPr="007A07AA">
        <w:rPr>
          <w:rFonts w:ascii="Calibri" w:hAnsi="Calibri"/>
          <w:b/>
          <w:bCs/>
          <w:noProof/>
          <w:sz w:val="22"/>
        </w:rPr>
        <w:t>188</w:t>
      </w:r>
      <w:r w:rsidRPr="007A07AA">
        <w:rPr>
          <w:rFonts w:ascii="Calibri" w:hAnsi="Calibri"/>
          <w:noProof/>
          <w:sz w:val="22"/>
        </w:rPr>
        <w:t>, 1124–36.</w:t>
      </w:r>
    </w:p>
    <w:p w14:paraId="0F73D49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aliberté E. &amp; Legendre P. (2010) A distance-based framework for measuring functional diversity from multiple trait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1</w:t>
      </w:r>
      <w:r w:rsidRPr="007A07AA">
        <w:rPr>
          <w:rFonts w:ascii="Calibri" w:hAnsi="Calibri"/>
          <w:noProof/>
          <w:sz w:val="22"/>
        </w:rPr>
        <w:t>, 299–305.</w:t>
      </w:r>
    </w:p>
    <w:p w14:paraId="69AE7B4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aliberté E., Wells J. a, Declerck F., Metcalfe D.J., Catterall C.P., Queiroz C., </w:t>
      </w:r>
      <w:r w:rsidRPr="007A07AA">
        <w:rPr>
          <w:rFonts w:ascii="Calibri" w:hAnsi="Calibri"/>
          <w:i/>
          <w:iCs/>
          <w:noProof/>
          <w:sz w:val="22"/>
        </w:rPr>
        <w:t>et al.</w:t>
      </w:r>
      <w:r w:rsidRPr="007A07AA">
        <w:rPr>
          <w:rFonts w:ascii="Calibri" w:hAnsi="Calibri"/>
          <w:noProof/>
          <w:sz w:val="22"/>
        </w:rPr>
        <w:t xml:space="preserve"> (2010) Land-use intensification reduces functional redundancy and response diversity in plant communities. </w:t>
      </w:r>
      <w:r w:rsidRPr="007A07AA">
        <w:rPr>
          <w:rFonts w:ascii="Calibri" w:hAnsi="Calibri"/>
          <w:i/>
          <w:iCs/>
          <w:noProof/>
          <w:sz w:val="22"/>
        </w:rPr>
        <w:t>Ecology Letters</w:t>
      </w:r>
      <w:r w:rsidRPr="007A07AA">
        <w:rPr>
          <w:rFonts w:ascii="Calibri" w:hAnsi="Calibri"/>
          <w:noProof/>
          <w:sz w:val="22"/>
        </w:rPr>
        <w:t xml:space="preserve"> </w:t>
      </w:r>
      <w:r w:rsidRPr="007A07AA">
        <w:rPr>
          <w:rFonts w:ascii="Calibri" w:hAnsi="Calibri"/>
          <w:b/>
          <w:bCs/>
          <w:noProof/>
          <w:sz w:val="22"/>
        </w:rPr>
        <w:t>13</w:t>
      </w:r>
      <w:r w:rsidRPr="007A07AA">
        <w:rPr>
          <w:rFonts w:ascii="Calibri" w:hAnsi="Calibri"/>
          <w:noProof/>
          <w:sz w:val="22"/>
        </w:rPr>
        <w:t>, 76–86.</w:t>
      </w:r>
    </w:p>
    <w:p w14:paraId="65BCC40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aurance W. &amp; Pérez-Salicrup D. (2001) Rain forest fragmentation and the structure of Amazonian liana communiti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2</w:t>
      </w:r>
      <w:r w:rsidRPr="007A07AA">
        <w:rPr>
          <w:rFonts w:ascii="Calibri" w:hAnsi="Calibri"/>
          <w:noProof/>
          <w:sz w:val="22"/>
        </w:rPr>
        <w:t>, 105–116.</w:t>
      </w:r>
    </w:p>
    <w:p w14:paraId="15BA6F2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eishman M., Wright I., Moles A. &amp; Westoby M. (2000) The evolutionary ecology of seed size. </w:t>
      </w:r>
      <w:r w:rsidRPr="007A07AA">
        <w:rPr>
          <w:rFonts w:ascii="Calibri" w:hAnsi="Calibri"/>
          <w:i/>
          <w:iCs/>
          <w:noProof/>
          <w:sz w:val="22"/>
        </w:rPr>
        <w:t>Seeds: the ecology of regeneration in plant communities 2</w:t>
      </w:r>
      <w:r w:rsidRPr="007A07AA">
        <w:rPr>
          <w:rFonts w:ascii="Calibri" w:hAnsi="Calibri"/>
          <w:noProof/>
          <w:sz w:val="22"/>
        </w:rPr>
        <w:t>, 31–58.</w:t>
      </w:r>
    </w:p>
    <w:p w14:paraId="2C47271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eps J., Bello F. De, Lavorel S. &amp; Berman S. (2006) Quantifying and interpreting functional diversity of natural communities: practical considerations matter. </w:t>
      </w:r>
      <w:r w:rsidRPr="007A07AA">
        <w:rPr>
          <w:rFonts w:ascii="Calibri" w:hAnsi="Calibri"/>
          <w:i/>
          <w:iCs/>
          <w:noProof/>
          <w:sz w:val="22"/>
        </w:rPr>
        <w:t>Preslia</w:t>
      </w:r>
      <w:r w:rsidRPr="007A07AA">
        <w:rPr>
          <w:rFonts w:ascii="Calibri" w:hAnsi="Calibri"/>
          <w:noProof/>
          <w:sz w:val="22"/>
        </w:rPr>
        <w:t>, 481–501.</w:t>
      </w:r>
    </w:p>
    <w:p w14:paraId="40B3D48E"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7A07AA">
        <w:rPr>
          <w:rFonts w:ascii="Calibri" w:hAnsi="Calibri"/>
          <w:i/>
          <w:iCs/>
          <w:noProof/>
          <w:sz w:val="22"/>
        </w:rPr>
        <w:t>Journal of Arid Environments</w:t>
      </w:r>
      <w:r w:rsidRPr="007A07AA">
        <w:rPr>
          <w:rFonts w:ascii="Calibri" w:hAnsi="Calibri"/>
          <w:noProof/>
          <w:sz w:val="22"/>
        </w:rPr>
        <w:t xml:space="preserve"> </w:t>
      </w:r>
      <w:r w:rsidRPr="007A07AA">
        <w:rPr>
          <w:rFonts w:ascii="Calibri" w:hAnsi="Calibri"/>
          <w:b/>
          <w:bCs/>
          <w:noProof/>
          <w:sz w:val="22"/>
        </w:rPr>
        <w:t>63</w:t>
      </w:r>
      <w:r w:rsidRPr="007A07AA">
        <w:rPr>
          <w:rFonts w:ascii="Calibri" w:hAnsi="Calibri"/>
          <w:noProof/>
          <w:sz w:val="22"/>
        </w:rPr>
        <w:t>, 785–813.</w:t>
      </w:r>
    </w:p>
    <w:p w14:paraId="4DEE29B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aheshwari B., Walker K. &amp; McMahon T. (1995) Effects of regulation on the flow regime of the River Murray, Australia. </w:t>
      </w:r>
      <w:r w:rsidRPr="007A07AA">
        <w:rPr>
          <w:rFonts w:ascii="Calibri" w:hAnsi="Calibri"/>
          <w:i/>
          <w:iCs/>
          <w:noProof/>
          <w:sz w:val="22"/>
        </w:rPr>
        <w:t>Regulated Rivers: Research and Management</w:t>
      </w:r>
      <w:r w:rsidRPr="007A07AA">
        <w:rPr>
          <w:rFonts w:ascii="Calibri" w:hAnsi="Calibri"/>
          <w:noProof/>
          <w:sz w:val="22"/>
        </w:rPr>
        <w:t xml:space="preserve"> </w:t>
      </w:r>
      <w:r w:rsidRPr="007A07AA">
        <w:rPr>
          <w:rFonts w:ascii="Calibri" w:hAnsi="Calibri"/>
          <w:b/>
          <w:bCs/>
          <w:noProof/>
          <w:sz w:val="22"/>
        </w:rPr>
        <w:t>10</w:t>
      </w:r>
      <w:r w:rsidRPr="007A07AA">
        <w:rPr>
          <w:rFonts w:ascii="Calibri" w:hAnsi="Calibri"/>
          <w:noProof/>
          <w:sz w:val="22"/>
        </w:rPr>
        <w:t>, 15–38.</w:t>
      </w:r>
    </w:p>
    <w:p w14:paraId="44C270E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arsh N.A., Stewardson M.J. &amp; Kennard M.J. (2003) River analysis package. Cooperative Research Centre for Catchment Hydrology, Monash University Melbourne. Version 1. </w:t>
      </w:r>
      <w:r w:rsidRPr="007A07AA">
        <w:rPr>
          <w:rFonts w:ascii="Calibri" w:hAnsi="Calibri"/>
          <w:i/>
          <w:iCs/>
          <w:noProof/>
          <w:sz w:val="22"/>
        </w:rPr>
        <w:t>Software Version</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w:t>
      </w:r>
    </w:p>
    <w:p w14:paraId="7271FC3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artínez-Cabrera H.I., Jones C.S., Espino S. &amp; Schenk H.J. (2009) Wood anatomy and wood density in shrubs: Responses to varying aridity along transcontinental transects. </w:t>
      </w:r>
      <w:r w:rsidRPr="007A07AA">
        <w:rPr>
          <w:rFonts w:ascii="Calibri" w:hAnsi="Calibri"/>
          <w:i/>
          <w:iCs/>
          <w:noProof/>
          <w:sz w:val="22"/>
        </w:rPr>
        <w:t>American Journal of Botany</w:t>
      </w:r>
      <w:r w:rsidRPr="007A07AA">
        <w:rPr>
          <w:rFonts w:ascii="Calibri" w:hAnsi="Calibri"/>
          <w:noProof/>
          <w:sz w:val="22"/>
        </w:rPr>
        <w:t xml:space="preserve"> </w:t>
      </w:r>
      <w:r w:rsidRPr="007A07AA">
        <w:rPr>
          <w:rFonts w:ascii="Calibri" w:hAnsi="Calibri"/>
          <w:b/>
          <w:bCs/>
          <w:noProof/>
          <w:sz w:val="22"/>
        </w:rPr>
        <w:t>96</w:t>
      </w:r>
      <w:r w:rsidRPr="007A07AA">
        <w:rPr>
          <w:rFonts w:ascii="Calibri" w:hAnsi="Calibri"/>
          <w:noProof/>
          <w:sz w:val="22"/>
        </w:rPr>
        <w:t>, 1388–98.</w:t>
      </w:r>
    </w:p>
    <w:p w14:paraId="19E5FA4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elick D. (1990) Regenerative succession of Tristaniopsis laurina and Acmena smithii in riparian warm temperate rain-forest in Victoria, in relation to light and nutrient regimes.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38</w:t>
      </w:r>
      <w:r w:rsidRPr="007A07AA">
        <w:rPr>
          <w:rFonts w:ascii="Calibri" w:hAnsi="Calibri"/>
          <w:noProof/>
          <w:sz w:val="22"/>
        </w:rPr>
        <w:t>, 111–120.</w:t>
      </w:r>
    </w:p>
    <w:p w14:paraId="26BFABC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erritt D., Nilsson C. &amp; Jansson R. (2010) Consequences of propagule dispersal and river fragmentation for riparian plant community diversity and turnover. </w:t>
      </w:r>
      <w:r w:rsidRPr="007A07AA">
        <w:rPr>
          <w:rFonts w:ascii="Calibri" w:hAnsi="Calibri"/>
          <w:i/>
          <w:iCs/>
          <w:noProof/>
          <w:sz w:val="22"/>
        </w:rPr>
        <w:t>Ecological Monographs</w:t>
      </w:r>
      <w:r w:rsidRPr="007A07AA">
        <w:rPr>
          <w:rFonts w:ascii="Calibri" w:hAnsi="Calibri"/>
          <w:noProof/>
          <w:sz w:val="22"/>
        </w:rPr>
        <w:t xml:space="preserve"> </w:t>
      </w:r>
      <w:r w:rsidRPr="007A07AA">
        <w:rPr>
          <w:rFonts w:ascii="Calibri" w:hAnsi="Calibri"/>
          <w:b/>
          <w:bCs/>
          <w:noProof/>
          <w:sz w:val="22"/>
        </w:rPr>
        <w:t>80</w:t>
      </w:r>
      <w:r w:rsidRPr="007A07AA">
        <w:rPr>
          <w:rFonts w:ascii="Calibri" w:hAnsi="Calibri"/>
          <w:noProof/>
          <w:sz w:val="22"/>
        </w:rPr>
        <w:t>, 609–626.</w:t>
      </w:r>
    </w:p>
    <w:p w14:paraId="222E6C7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ichaels H., Benner B. &amp; Hartgerink A. (1988) Seed size variation: magnitude, distribution, and ecological correlates. </w:t>
      </w:r>
      <w:r w:rsidRPr="007A07AA">
        <w:rPr>
          <w:rFonts w:ascii="Calibri" w:hAnsi="Calibri"/>
          <w:i/>
          <w:iCs/>
          <w:noProof/>
          <w:sz w:val="22"/>
        </w:rPr>
        <w:t>Evolutionary Ecology</w:t>
      </w:r>
      <w:r w:rsidRPr="007A07AA">
        <w:rPr>
          <w:rFonts w:ascii="Calibri" w:hAnsi="Calibri"/>
          <w:noProof/>
          <w:sz w:val="22"/>
        </w:rPr>
        <w:t xml:space="preserve"> </w:t>
      </w:r>
      <w:r w:rsidRPr="007A07AA">
        <w:rPr>
          <w:rFonts w:ascii="Calibri" w:hAnsi="Calibri"/>
          <w:b/>
          <w:bCs/>
          <w:noProof/>
          <w:sz w:val="22"/>
        </w:rPr>
        <w:t>2</w:t>
      </w:r>
      <w:r w:rsidRPr="007A07AA">
        <w:rPr>
          <w:rFonts w:ascii="Calibri" w:hAnsi="Calibri"/>
          <w:noProof/>
          <w:sz w:val="22"/>
        </w:rPr>
        <w:t>, 157–166.</w:t>
      </w:r>
    </w:p>
    <w:p w14:paraId="6A03729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ontoya D., Rogers L. &amp; Memmott J. (2012) Emerging perspectives in the restoration of biodiversity-based ecosystem services. </w:t>
      </w:r>
      <w:r w:rsidRPr="007A07AA">
        <w:rPr>
          <w:rFonts w:ascii="Calibri" w:hAnsi="Calibri"/>
          <w:i/>
          <w:iCs/>
          <w:noProof/>
          <w:sz w:val="22"/>
        </w:rPr>
        <w:t>Trends in Ecology &amp; Evolution</w:t>
      </w:r>
      <w:r w:rsidRPr="007A07AA">
        <w:rPr>
          <w:rFonts w:ascii="Calibri" w:hAnsi="Calibri"/>
          <w:noProof/>
          <w:sz w:val="22"/>
        </w:rPr>
        <w:t xml:space="preserve"> </w:t>
      </w:r>
      <w:r w:rsidRPr="007A07AA">
        <w:rPr>
          <w:rFonts w:ascii="Calibri" w:hAnsi="Calibri"/>
          <w:b/>
          <w:bCs/>
          <w:noProof/>
          <w:sz w:val="22"/>
        </w:rPr>
        <w:t>27</w:t>
      </w:r>
      <w:r w:rsidRPr="007A07AA">
        <w:rPr>
          <w:rFonts w:ascii="Calibri" w:hAnsi="Calibri"/>
          <w:noProof/>
          <w:sz w:val="22"/>
        </w:rPr>
        <w:t>, 666–72.</w:t>
      </w:r>
    </w:p>
    <w:p w14:paraId="214FB32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Mouillot D., Graham N. a J., Villéger S., Mason N.W.H. &amp; Bellwood D.R. (2013) A functional approach reveals community responses to disturbances. </w:t>
      </w:r>
      <w:r w:rsidRPr="007A07AA">
        <w:rPr>
          <w:rFonts w:ascii="Calibri" w:hAnsi="Calibri"/>
          <w:i/>
          <w:iCs/>
          <w:noProof/>
          <w:sz w:val="22"/>
        </w:rPr>
        <w:t>Trends in Ecology &amp; Evolution</w:t>
      </w:r>
      <w:r w:rsidRPr="007A07AA">
        <w:rPr>
          <w:rFonts w:ascii="Calibri" w:hAnsi="Calibri"/>
          <w:noProof/>
          <w:sz w:val="22"/>
        </w:rPr>
        <w:t xml:space="preserve"> </w:t>
      </w:r>
      <w:r w:rsidRPr="007A07AA">
        <w:rPr>
          <w:rFonts w:ascii="Calibri" w:hAnsi="Calibri"/>
          <w:b/>
          <w:bCs/>
          <w:noProof/>
          <w:sz w:val="22"/>
        </w:rPr>
        <w:t>28</w:t>
      </w:r>
      <w:r w:rsidRPr="007A07AA">
        <w:rPr>
          <w:rFonts w:ascii="Calibri" w:hAnsi="Calibri"/>
          <w:noProof/>
          <w:sz w:val="22"/>
        </w:rPr>
        <w:t>, 167–77.</w:t>
      </w:r>
    </w:p>
    <w:p w14:paraId="099947D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aiman R. &amp; Decamps H. (1997) The ecology of interfaces: riparian zones. </w:t>
      </w:r>
      <w:r w:rsidRPr="007A07AA">
        <w:rPr>
          <w:rFonts w:ascii="Calibri" w:hAnsi="Calibri"/>
          <w:i/>
          <w:iCs/>
          <w:noProof/>
          <w:sz w:val="22"/>
        </w:rPr>
        <w:t>Annual Review of Ecology and Systematics</w:t>
      </w:r>
      <w:r w:rsidRPr="007A07AA">
        <w:rPr>
          <w:rFonts w:ascii="Calibri" w:hAnsi="Calibri"/>
          <w:noProof/>
          <w:sz w:val="22"/>
        </w:rPr>
        <w:t xml:space="preserve"> </w:t>
      </w:r>
      <w:r w:rsidRPr="007A07AA">
        <w:rPr>
          <w:rFonts w:ascii="Calibri" w:hAnsi="Calibri"/>
          <w:b/>
          <w:bCs/>
          <w:noProof/>
          <w:sz w:val="22"/>
        </w:rPr>
        <w:t>28</w:t>
      </w:r>
      <w:r w:rsidRPr="007A07AA">
        <w:rPr>
          <w:rFonts w:ascii="Calibri" w:hAnsi="Calibri"/>
          <w:noProof/>
          <w:sz w:val="22"/>
        </w:rPr>
        <w:t>, 621–658.</w:t>
      </w:r>
    </w:p>
    <w:p w14:paraId="58651CE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aiman R., Decamps H. &amp; Pollock M. (1993) The role of riparian corridors in maintaining regional biodiversity. </w:t>
      </w:r>
      <w:r w:rsidRPr="007A07AA">
        <w:rPr>
          <w:rFonts w:ascii="Calibri" w:hAnsi="Calibri"/>
          <w:i/>
          <w:iCs/>
          <w:noProof/>
          <w:sz w:val="22"/>
        </w:rPr>
        <w:t>Ecological Applications</w:t>
      </w:r>
      <w:r w:rsidRPr="007A07AA">
        <w:rPr>
          <w:rFonts w:ascii="Calibri" w:hAnsi="Calibri"/>
          <w:noProof/>
          <w:sz w:val="22"/>
        </w:rPr>
        <w:t xml:space="preserve"> </w:t>
      </w:r>
      <w:r w:rsidRPr="007A07AA">
        <w:rPr>
          <w:rFonts w:ascii="Calibri" w:hAnsi="Calibri"/>
          <w:b/>
          <w:bCs/>
          <w:noProof/>
          <w:sz w:val="22"/>
        </w:rPr>
        <w:t>3</w:t>
      </w:r>
      <w:r w:rsidRPr="007A07AA">
        <w:rPr>
          <w:rFonts w:ascii="Calibri" w:hAnsi="Calibri"/>
          <w:noProof/>
          <w:sz w:val="22"/>
        </w:rPr>
        <w:t>, 209–212.</w:t>
      </w:r>
    </w:p>
    <w:p w14:paraId="3A12AD0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epstad D., Tohver I., Ray D., Moutinho P. &amp; Cardinot G. (2007) Mortality of large trees and lianas following experimental drought in an Amazon forest.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8</w:t>
      </w:r>
      <w:r w:rsidRPr="007A07AA">
        <w:rPr>
          <w:rFonts w:ascii="Calibri" w:hAnsi="Calibri"/>
          <w:noProof/>
          <w:sz w:val="22"/>
        </w:rPr>
        <w:t>, 2259–2269.</w:t>
      </w:r>
    </w:p>
    <w:p w14:paraId="79858B1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cholls N. (1989) Sea surface temperatures and Australian winter rainfall. </w:t>
      </w:r>
      <w:r w:rsidRPr="007A07AA">
        <w:rPr>
          <w:rFonts w:ascii="Calibri" w:hAnsi="Calibri"/>
          <w:i/>
          <w:iCs/>
          <w:noProof/>
          <w:sz w:val="22"/>
        </w:rPr>
        <w:t>Journal of Climate</w:t>
      </w:r>
      <w:r w:rsidRPr="007A07AA">
        <w:rPr>
          <w:rFonts w:ascii="Calibri" w:hAnsi="Calibri"/>
          <w:noProof/>
          <w:sz w:val="22"/>
        </w:rPr>
        <w:t xml:space="preserve"> </w:t>
      </w:r>
      <w:r w:rsidRPr="007A07AA">
        <w:rPr>
          <w:rFonts w:ascii="Calibri" w:hAnsi="Calibri"/>
          <w:b/>
          <w:bCs/>
          <w:noProof/>
          <w:sz w:val="22"/>
        </w:rPr>
        <w:t>2</w:t>
      </w:r>
      <w:r w:rsidRPr="007A07AA">
        <w:rPr>
          <w:rFonts w:ascii="Calibri" w:hAnsi="Calibri"/>
          <w:noProof/>
          <w:sz w:val="22"/>
        </w:rPr>
        <w:t>, 965–973.</w:t>
      </w:r>
    </w:p>
    <w:p w14:paraId="1336A4A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klas K.J. &amp; Spatz H.-C. (2010) Worldwide correlations of mechanical properties and green wood density. </w:t>
      </w:r>
      <w:r w:rsidRPr="007A07AA">
        <w:rPr>
          <w:rFonts w:ascii="Calibri" w:hAnsi="Calibri"/>
          <w:i/>
          <w:iCs/>
          <w:noProof/>
          <w:sz w:val="22"/>
        </w:rPr>
        <w:t>American Journal of Botany</w:t>
      </w:r>
      <w:r w:rsidRPr="007A07AA">
        <w:rPr>
          <w:rFonts w:ascii="Calibri" w:hAnsi="Calibri"/>
          <w:noProof/>
          <w:sz w:val="22"/>
        </w:rPr>
        <w:t xml:space="preserve"> </w:t>
      </w:r>
      <w:r w:rsidRPr="007A07AA">
        <w:rPr>
          <w:rFonts w:ascii="Calibri" w:hAnsi="Calibri"/>
          <w:b/>
          <w:bCs/>
          <w:noProof/>
          <w:sz w:val="22"/>
        </w:rPr>
        <w:t>97</w:t>
      </w:r>
      <w:r w:rsidRPr="007A07AA">
        <w:rPr>
          <w:rFonts w:ascii="Calibri" w:hAnsi="Calibri"/>
          <w:noProof/>
          <w:sz w:val="22"/>
        </w:rPr>
        <w:t>, 1587–94.</w:t>
      </w:r>
    </w:p>
    <w:p w14:paraId="3256D79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lsson C., Grelsson G., Johansson M. &amp; Sperens U. (1989) Patterns of plant species richness along riverbank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70</w:t>
      </w:r>
      <w:r w:rsidRPr="007A07AA">
        <w:rPr>
          <w:rFonts w:ascii="Calibri" w:hAnsi="Calibri"/>
          <w:noProof/>
          <w:sz w:val="22"/>
        </w:rPr>
        <w:t>, 77–84.</w:t>
      </w:r>
    </w:p>
    <w:p w14:paraId="489A3FB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lsson C. &amp; Svedmark M. (2002) Basic Principles and Ecological Consequences of Changing Water Regimes: Riparian Plant Communities. </w:t>
      </w:r>
      <w:r w:rsidRPr="007A07AA">
        <w:rPr>
          <w:rFonts w:ascii="Calibri" w:hAnsi="Calibri"/>
          <w:i/>
          <w:iCs/>
          <w:noProof/>
          <w:sz w:val="22"/>
        </w:rPr>
        <w:t>Environmental Management</w:t>
      </w:r>
      <w:r w:rsidRPr="007A07AA">
        <w:rPr>
          <w:rFonts w:ascii="Calibri" w:hAnsi="Calibri"/>
          <w:noProof/>
          <w:sz w:val="22"/>
        </w:rPr>
        <w:t xml:space="preserve"> </w:t>
      </w:r>
      <w:r w:rsidRPr="007A07AA">
        <w:rPr>
          <w:rFonts w:ascii="Calibri" w:hAnsi="Calibri"/>
          <w:b/>
          <w:bCs/>
          <w:noProof/>
          <w:sz w:val="22"/>
        </w:rPr>
        <w:t>30</w:t>
      </w:r>
      <w:r w:rsidRPr="007A07AA">
        <w:rPr>
          <w:rFonts w:ascii="Calibri" w:hAnsi="Calibri"/>
          <w:noProof/>
          <w:sz w:val="22"/>
        </w:rPr>
        <w:t>, 468–480.</w:t>
      </w:r>
    </w:p>
    <w:p w14:paraId="608AD9E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akeman R.J. (2011) Functional diversity indices reveal the impacts of land use intensification on plant community assembly. </w:t>
      </w:r>
      <w:r w:rsidRPr="007A07AA">
        <w:rPr>
          <w:rFonts w:ascii="Calibri" w:hAnsi="Calibri"/>
          <w:i/>
          <w:iCs/>
          <w:noProof/>
          <w:sz w:val="22"/>
        </w:rPr>
        <w:t>Journal of Ecology</w:t>
      </w:r>
      <w:r w:rsidRPr="007A07AA">
        <w:rPr>
          <w:rFonts w:ascii="Calibri" w:hAnsi="Calibri"/>
          <w:noProof/>
          <w:sz w:val="22"/>
        </w:rPr>
        <w:t xml:space="preserve"> </w:t>
      </w:r>
      <w:r w:rsidRPr="007A07AA">
        <w:rPr>
          <w:rFonts w:ascii="Calibri" w:hAnsi="Calibri"/>
          <w:b/>
          <w:bCs/>
          <w:noProof/>
          <w:sz w:val="22"/>
        </w:rPr>
        <w:t>99</w:t>
      </w:r>
      <w:r w:rsidRPr="007A07AA">
        <w:rPr>
          <w:rFonts w:ascii="Calibri" w:hAnsi="Calibri"/>
          <w:noProof/>
          <w:sz w:val="22"/>
        </w:rPr>
        <w:t>, 1143–1151.</w:t>
      </w:r>
    </w:p>
    <w:p w14:paraId="49D6098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akeman R.J. (2014) Functional trait metrics are sensitive to the completeness of the species’ trait data? </w:t>
      </w:r>
      <w:r w:rsidRPr="007A07AA">
        <w:rPr>
          <w:rFonts w:ascii="Calibri" w:hAnsi="Calibri"/>
          <w:i/>
          <w:iCs/>
          <w:noProof/>
          <w:sz w:val="22"/>
        </w:rPr>
        <w:t>Methods in Ecology and Evolution</w:t>
      </w:r>
      <w:r w:rsidRPr="007A07AA">
        <w:rPr>
          <w:rFonts w:ascii="Calibri" w:hAnsi="Calibri"/>
          <w:noProof/>
          <w:sz w:val="22"/>
        </w:rPr>
        <w:t xml:space="preserve"> </w:t>
      </w:r>
      <w:r w:rsidRPr="007A07AA">
        <w:rPr>
          <w:rFonts w:ascii="Calibri" w:hAnsi="Calibri"/>
          <w:b/>
          <w:bCs/>
          <w:noProof/>
          <w:sz w:val="22"/>
        </w:rPr>
        <w:t>5</w:t>
      </w:r>
      <w:r w:rsidRPr="007A07AA">
        <w:rPr>
          <w:rFonts w:ascii="Calibri" w:hAnsi="Calibri"/>
          <w:noProof/>
          <w:sz w:val="22"/>
        </w:rPr>
        <w:t>, 9–15.</w:t>
      </w:r>
    </w:p>
    <w:p w14:paraId="3339142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almer M. &amp; Poff N. (1997) The influence of environmental heterogeneity on patterns and processes in streams. </w:t>
      </w:r>
      <w:r w:rsidRPr="007A07AA">
        <w:rPr>
          <w:rFonts w:ascii="Calibri" w:hAnsi="Calibri"/>
          <w:i/>
          <w:iCs/>
          <w:noProof/>
          <w:sz w:val="22"/>
        </w:rPr>
        <w:t>Journal of the North American Benthological Society</w:t>
      </w:r>
      <w:r w:rsidRPr="007A07AA">
        <w:rPr>
          <w:rFonts w:ascii="Calibri" w:hAnsi="Calibri"/>
          <w:noProof/>
          <w:sz w:val="22"/>
        </w:rPr>
        <w:t xml:space="preserve"> </w:t>
      </w:r>
      <w:r w:rsidRPr="007A07AA">
        <w:rPr>
          <w:rFonts w:ascii="Calibri" w:hAnsi="Calibri"/>
          <w:b/>
          <w:bCs/>
          <w:noProof/>
          <w:sz w:val="22"/>
        </w:rPr>
        <w:t>16</w:t>
      </w:r>
      <w:r w:rsidRPr="007A07AA">
        <w:rPr>
          <w:rFonts w:ascii="Calibri" w:hAnsi="Calibri"/>
          <w:noProof/>
          <w:sz w:val="22"/>
        </w:rPr>
        <w:t>, 169–173.</w:t>
      </w:r>
    </w:p>
    <w:p w14:paraId="2FC7034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eel M., Finlayson B. &amp; McMahon T. (2007) Updated world map of the Köppen-Geiger climate classification. </w:t>
      </w:r>
      <w:r w:rsidRPr="007A07AA">
        <w:rPr>
          <w:rFonts w:ascii="Calibri" w:hAnsi="Calibri"/>
          <w:i/>
          <w:iCs/>
          <w:noProof/>
          <w:sz w:val="22"/>
        </w:rPr>
        <w:t>Hydrology and Earth System Sciences Discussions</w:t>
      </w:r>
      <w:r w:rsidRPr="007A07AA">
        <w:rPr>
          <w:rFonts w:ascii="Calibri" w:hAnsi="Calibri"/>
          <w:noProof/>
          <w:sz w:val="22"/>
        </w:rPr>
        <w:t xml:space="preserve"> </w:t>
      </w:r>
      <w:r w:rsidRPr="007A07AA">
        <w:rPr>
          <w:rFonts w:ascii="Calibri" w:hAnsi="Calibri"/>
          <w:b/>
          <w:bCs/>
          <w:noProof/>
          <w:sz w:val="22"/>
        </w:rPr>
        <w:t>4</w:t>
      </w:r>
      <w:r w:rsidRPr="007A07AA">
        <w:rPr>
          <w:rFonts w:ascii="Calibri" w:hAnsi="Calibri"/>
          <w:noProof/>
          <w:sz w:val="22"/>
        </w:rPr>
        <w:t>, 439–473.</w:t>
      </w:r>
    </w:p>
    <w:p w14:paraId="00D5458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eel M., McMahon T. &amp; Finlayson B. (2004) Continental differences in the variability of annual runoff-update and reassessment. </w:t>
      </w:r>
      <w:r w:rsidRPr="007A07AA">
        <w:rPr>
          <w:rFonts w:ascii="Calibri" w:hAnsi="Calibri"/>
          <w:i/>
          <w:iCs/>
          <w:noProof/>
          <w:sz w:val="22"/>
        </w:rPr>
        <w:t>Journal of Hydrology</w:t>
      </w:r>
      <w:r w:rsidRPr="007A07AA">
        <w:rPr>
          <w:rFonts w:ascii="Calibri" w:hAnsi="Calibri"/>
          <w:noProof/>
          <w:sz w:val="22"/>
        </w:rPr>
        <w:t xml:space="preserve"> </w:t>
      </w:r>
      <w:r w:rsidRPr="007A07AA">
        <w:rPr>
          <w:rFonts w:ascii="Calibri" w:hAnsi="Calibri"/>
          <w:b/>
          <w:bCs/>
          <w:noProof/>
          <w:sz w:val="22"/>
        </w:rPr>
        <w:t>295</w:t>
      </w:r>
      <w:r w:rsidRPr="007A07AA">
        <w:rPr>
          <w:rFonts w:ascii="Calibri" w:hAnsi="Calibri"/>
          <w:noProof/>
          <w:sz w:val="22"/>
        </w:rPr>
        <w:t>, 185–197.</w:t>
      </w:r>
    </w:p>
    <w:p w14:paraId="10D8651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ff N., Allan J. &amp; Bain M. (1997) The natural flow regime. </w:t>
      </w:r>
      <w:r w:rsidRPr="007A07AA">
        <w:rPr>
          <w:rFonts w:ascii="Calibri" w:hAnsi="Calibri"/>
          <w:i/>
          <w:iCs/>
          <w:noProof/>
          <w:sz w:val="22"/>
        </w:rPr>
        <w:t>BioScience</w:t>
      </w:r>
      <w:r w:rsidRPr="007A07AA">
        <w:rPr>
          <w:rFonts w:ascii="Calibri" w:hAnsi="Calibri"/>
          <w:noProof/>
          <w:sz w:val="22"/>
        </w:rPr>
        <w:t xml:space="preserve"> </w:t>
      </w:r>
      <w:r w:rsidRPr="007A07AA">
        <w:rPr>
          <w:rFonts w:ascii="Calibri" w:hAnsi="Calibri"/>
          <w:b/>
          <w:bCs/>
          <w:noProof/>
          <w:sz w:val="22"/>
        </w:rPr>
        <w:t>47</w:t>
      </w:r>
      <w:r w:rsidRPr="007A07AA">
        <w:rPr>
          <w:rFonts w:ascii="Calibri" w:hAnsi="Calibri"/>
          <w:noProof/>
          <w:sz w:val="22"/>
        </w:rPr>
        <w:t>, 769–784.</w:t>
      </w:r>
    </w:p>
    <w:p w14:paraId="58AB0D8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ff N.L. (2002) Ecological response to and management of increased flooding caused by climate change. </w:t>
      </w:r>
      <w:r w:rsidRPr="007A07AA">
        <w:rPr>
          <w:rFonts w:ascii="Calibri" w:hAnsi="Calibri"/>
          <w:i/>
          <w:iCs/>
          <w:noProof/>
          <w:sz w:val="22"/>
        </w:rPr>
        <w:t>Philosophical transactions. Series A, Mathematical, physical, and engineering sciences</w:t>
      </w:r>
      <w:r w:rsidRPr="007A07AA">
        <w:rPr>
          <w:rFonts w:ascii="Calibri" w:hAnsi="Calibri"/>
          <w:noProof/>
          <w:sz w:val="22"/>
        </w:rPr>
        <w:t xml:space="preserve"> </w:t>
      </w:r>
      <w:r w:rsidRPr="007A07AA">
        <w:rPr>
          <w:rFonts w:ascii="Calibri" w:hAnsi="Calibri"/>
          <w:b/>
          <w:bCs/>
          <w:noProof/>
          <w:sz w:val="22"/>
        </w:rPr>
        <w:t>360</w:t>
      </w:r>
      <w:r w:rsidRPr="007A07AA">
        <w:rPr>
          <w:rFonts w:ascii="Calibri" w:hAnsi="Calibri"/>
          <w:noProof/>
          <w:sz w:val="22"/>
        </w:rPr>
        <w:t>, 1497–510.</w:t>
      </w:r>
    </w:p>
    <w:p w14:paraId="3532E82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llard K.S., Ge Y. &amp; Dudoit S. (2008) multtest: Resampling-based multiple hypothesis testing. </w:t>
      </w:r>
      <w:r w:rsidRPr="007A07AA">
        <w:rPr>
          <w:rFonts w:ascii="Calibri" w:hAnsi="Calibri"/>
          <w:i/>
          <w:iCs/>
          <w:noProof/>
          <w:sz w:val="22"/>
        </w:rPr>
        <w:t>R package version</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w:t>
      </w:r>
    </w:p>
    <w:p w14:paraId="7D00AB6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orter L., Wright S.J., Paz H., Ackerly D.D., Condit R., Ibarra-Manríquez G., </w:t>
      </w:r>
      <w:r w:rsidRPr="007A07AA">
        <w:rPr>
          <w:rFonts w:ascii="Calibri" w:hAnsi="Calibri"/>
          <w:i/>
          <w:iCs/>
          <w:noProof/>
          <w:sz w:val="22"/>
        </w:rPr>
        <w:t>et al.</w:t>
      </w:r>
      <w:r w:rsidRPr="007A07AA">
        <w:rPr>
          <w:rFonts w:ascii="Calibri" w:hAnsi="Calibri"/>
          <w:noProof/>
          <w:sz w:val="22"/>
        </w:rPr>
        <w:t xml:space="preserve"> (2008) Are functional traits good predictors of demographic rates? Evidence from five neotropical forest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9</w:t>
      </w:r>
      <w:r w:rsidRPr="007A07AA">
        <w:rPr>
          <w:rFonts w:ascii="Calibri" w:hAnsi="Calibri"/>
          <w:noProof/>
          <w:sz w:val="22"/>
        </w:rPr>
        <w:t>, 1908–20.</w:t>
      </w:r>
    </w:p>
    <w:p w14:paraId="1DBC9810"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Preston K.A., Cornwell W.K. &amp; Denoyer J.L. (2006) Wood density and vessel traits as distinct correlates of ecological strategy in 51 California coast range angiosperms. </w:t>
      </w:r>
      <w:r w:rsidRPr="007A07AA">
        <w:rPr>
          <w:rFonts w:ascii="Calibri" w:hAnsi="Calibri"/>
          <w:i/>
          <w:iCs/>
          <w:noProof/>
          <w:sz w:val="22"/>
        </w:rPr>
        <w:t>The New Phytologist</w:t>
      </w:r>
      <w:r w:rsidRPr="007A07AA">
        <w:rPr>
          <w:rFonts w:ascii="Calibri" w:hAnsi="Calibri"/>
          <w:noProof/>
          <w:sz w:val="22"/>
        </w:rPr>
        <w:t xml:space="preserve"> </w:t>
      </w:r>
      <w:r w:rsidRPr="007A07AA">
        <w:rPr>
          <w:rFonts w:ascii="Calibri" w:hAnsi="Calibri"/>
          <w:b/>
          <w:bCs/>
          <w:noProof/>
          <w:sz w:val="22"/>
        </w:rPr>
        <w:t>170</w:t>
      </w:r>
      <w:r w:rsidRPr="007A07AA">
        <w:rPr>
          <w:rFonts w:ascii="Calibri" w:hAnsi="Calibri"/>
          <w:noProof/>
          <w:sz w:val="22"/>
        </w:rPr>
        <w:t>, 807–18.</w:t>
      </w:r>
    </w:p>
    <w:p w14:paraId="67226B3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R Core Team (2013) R: A Language and Environment for Statistical Computing.</w:t>
      </w:r>
    </w:p>
    <w:p w14:paraId="2E77E8C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Reich P. &amp; Wright I. (2003) The evolution of plant functional variation: traits, spectra, and strategies. </w:t>
      </w:r>
      <w:r w:rsidRPr="007A07AA">
        <w:rPr>
          <w:rFonts w:ascii="Calibri" w:hAnsi="Calibri"/>
          <w:i/>
          <w:iCs/>
          <w:noProof/>
          <w:sz w:val="22"/>
        </w:rPr>
        <w:t>International Journal of Plant Sciences</w:t>
      </w:r>
      <w:r w:rsidRPr="007A07AA">
        <w:rPr>
          <w:rFonts w:ascii="Calibri" w:hAnsi="Calibri"/>
          <w:noProof/>
          <w:sz w:val="22"/>
        </w:rPr>
        <w:t xml:space="preserve"> </w:t>
      </w:r>
      <w:r w:rsidRPr="007A07AA">
        <w:rPr>
          <w:rFonts w:ascii="Calibri" w:hAnsi="Calibri"/>
          <w:b/>
          <w:bCs/>
          <w:noProof/>
          <w:sz w:val="22"/>
        </w:rPr>
        <w:t>164</w:t>
      </w:r>
      <w:r w:rsidRPr="007A07AA">
        <w:rPr>
          <w:rFonts w:ascii="Calibri" w:hAnsi="Calibri"/>
          <w:noProof/>
          <w:sz w:val="22"/>
        </w:rPr>
        <w:t>, 146–164.</w:t>
      </w:r>
    </w:p>
    <w:p w14:paraId="492B202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Robertson A.I. (2001) The responses of floodplain primary production to flood frequency and timing. </w:t>
      </w:r>
      <w:r w:rsidRPr="007A07AA">
        <w:rPr>
          <w:rFonts w:ascii="Calibri" w:hAnsi="Calibri"/>
          <w:i/>
          <w:iCs/>
          <w:noProof/>
          <w:sz w:val="22"/>
        </w:rPr>
        <w:t>Journal of Applied Ecology</w:t>
      </w:r>
      <w:r w:rsidRPr="007A07AA">
        <w:rPr>
          <w:rFonts w:ascii="Calibri" w:hAnsi="Calibri"/>
          <w:noProof/>
          <w:sz w:val="22"/>
        </w:rPr>
        <w:t xml:space="preserve"> </w:t>
      </w:r>
      <w:r w:rsidRPr="007A07AA">
        <w:rPr>
          <w:rFonts w:ascii="Calibri" w:hAnsi="Calibri"/>
          <w:b/>
          <w:bCs/>
          <w:noProof/>
          <w:sz w:val="22"/>
        </w:rPr>
        <w:t>38</w:t>
      </w:r>
      <w:r w:rsidRPr="007A07AA">
        <w:rPr>
          <w:rFonts w:ascii="Calibri" w:hAnsi="Calibri"/>
          <w:noProof/>
          <w:sz w:val="22"/>
        </w:rPr>
        <w:t>, 126–136.</w:t>
      </w:r>
    </w:p>
    <w:p w14:paraId="167D083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Robinson C. &amp; Schumacker R. (2009) Interaction effects: centering, variance inflation factor, and interpretation issues. </w:t>
      </w:r>
      <w:r w:rsidRPr="007A07AA">
        <w:rPr>
          <w:rFonts w:ascii="Calibri" w:hAnsi="Calibri"/>
          <w:i/>
          <w:iCs/>
          <w:noProof/>
          <w:sz w:val="22"/>
        </w:rPr>
        <w:t>Multiple Linear Regression Viewpoints</w:t>
      </w:r>
      <w:r w:rsidRPr="007A07AA">
        <w:rPr>
          <w:rFonts w:ascii="Calibri" w:hAnsi="Calibri"/>
          <w:noProof/>
          <w:sz w:val="22"/>
        </w:rPr>
        <w:t xml:space="preserve"> </w:t>
      </w:r>
      <w:r w:rsidRPr="007A07AA">
        <w:rPr>
          <w:rFonts w:ascii="Calibri" w:hAnsi="Calibri"/>
          <w:b/>
          <w:bCs/>
          <w:noProof/>
          <w:sz w:val="22"/>
        </w:rPr>
        <w:t>35</w:t>
      </w:r>
      <w:r w:rsidRPr="007A07AA">
        <w:rPr>
          <w:rFonts w:ascii="Calibri" w:hAnsi="Calibri"/>
          <w:noProof/>
          <w:sz w:val="22"/>
        </w:rPr>
        <w:t>, 6–11.</w:t>
      </w:r>
    </w:p>
    <w:p w14:paraId="55B087C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avage J. &amp; Cavender-Bares J. (2012) Habitat specialization and the role of trait lability in structuring diverse willow (genus Salix) communiti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3</w:t>
      </w:r>
      <w:r w:rsidRPr="007A07AA">
        <w:rPr>
          <w:rFonts w:ascii="Calibri" w:hAnsi="Calibri"/>
          <w:noProof/>
          <w:sz w:val="22"/>
        </w:rPr>
        <w:t>, 138–150.</w:t>
      </w:r>
    </w:p>
    <w:p w14:paraId="7055FC2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chleuter D. &amp; Daufresne M. (2010) A user’s guide to functional diversity indices. </w:t>
      </w:r>
      <w:r w:rsidRPr="007A07AA">
        <w:rPr>
          <w:rFonts w:ascii="Calibri" w:hAnsi="Calibri"/>
          <w:i/>
          <w:iCs/>
          <w:noProof/>
          <w:sz w:val="22"/>
        </w:rPr>
        <w:t>Ecological Monographs</w:t>
      </w:r>
      <w:r w:rsidRPr="007A07AA">
        <w:rPr>
          <w:rFonts w:ascii="Calibri" w:hAnsi="Calibri"/>
          <w:noProof/>
          <w:sz w:val="22"/>
        </w:rPr>
        <w:t xml:space="preserve"> </w:t>
      </w:r>
      <w:r w:rsidRPr="007A07AA">
        <w:rPr>
          <w:rFonts w:ascii="Calibri" w:hAnsi="Calibri"/>
          <w:b/>
          <w:bCs/>
          <w:noProof/>
          <w:sz w:val="22"/>
        </w:rPr>
        <w:t>80</w:t>
      </w:r>
      <w:r w:rsidRPr="007A07AA">
        <w:rPr>
          <w:rFonts w:ascii="Calibri" w:hAnsi="Calibri"/>
          <w:noProof/>
          <w:sz w:val="22"/>
        </w:rPr>
        <w:t>, 469–484.</w:t>
      </w:r>
    </w:p>
    <w:p w14:paraId="2DB6CDE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iebentritt M.A., Ganf G.G. &amp; Walker K.F. (2004) Effects of an enhanced flood on riparian plants of the River Murray, South Australia. </w:t>
      </w:r>
      <w:r w:rsidRPr="007A07AA">
        <w:rPr>
          <w:rFonts w:ascii="Calibri" w:hAnsi="Calibri"/>
          <w:i/>
          <w:iCs/>
          <w:noProof/>
          <w:sz w:val="22"/>
        </w:rPr>
        <w:t>River Research and Applications</w:t>
      </w:r>
      <w:r w:rsidRPr="007A07AA">
        <w:rPr>
          <w:rFonts w:ascii="Calibri" w:hAnsi="Calibri"/>
          <w:noProof/>
          <w:sz w:val="22"/>
        </w:rPr>
        <w:t xml:space="preserve"> </w:t>
      </w:r>
      <w:r w:rsidRPr="007A07AA">
        <w:rPr>
          <w:rFonts w:ascii="Calibri" w:hAnsi="Calibri"/>
          <w:b/>
          <w:bCs/>
          <w:noProof/>
          <w:sz w:val="22"/>
        </w:rPr>
        <w:t>20</w:t>
      </w:r>
      <w:r w:rsidRPr="007A07AA">
        <w:rPr>
          <w:rFonts w:ascii="Calibri" w:hAnsi="Calibri"/>
          <w:noProof/>
          <w:sz w:val="22"/>
        </w:rPr>
        <w:t>, 765–774.</w:t>
      </w:r>
    </w:p>
    <w:p w14:paraId="590665F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inger M. (2007) The influence of major dams on hydrology through the drainage network of the Sacramento River basin, California. </w:t>
      </w:r>
      <w:r w:rsidRPr="007A07AA">
        <w:rPr>
          <w:rFonts w:ascii="Calibri" w:hAnsi="Calibri"/>
          <w:i/>
          <w:iCs/>
          <w:noProof/>
          <w:sz w:val="22"/>
        </w:rPr>
        <w:t>River Research and Applications</w:t>
      </w:r>
      <w:r w:rsidRPr="007A07AA">
        <w:rPr>
          <w:rFonts w:ascii="Calibri" w:hAnsi="Calibri"/>
          <w:noProof/>
          <w:sz w:val="22"/>
        </w:rPr>
        <w:t xml:space="preserve"> </w:t>
      </w:r>
      <w:r w:rsidRPr="007A07AA">
        <w:rPr>
          <w:rFonts w:ascii="Calibri" w:hAnsi="Calibri"/>
          <w:b/>
          <w:bCs/>
          <w:noProof/>
          <w:sz w:val="22"/>
        </w:rPr>
        <w:t>72</w:t>
      </w:r>
      <w:r w:rsidRPr="007A07AA">
        <w:rPr>
          <w:rFonts w:ascii="Calibri" w:hAnsi="Calibri"/>
          <w:noProof/>
          <w:sz w:val="22"/>
        </w:rPr>
        <w:t>, 55–72.</w:t>
      </w:r>
    </w:p>
    <w:p w14:paraId="6581C9E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tandish R.J., Hobbs R.J., Mayfield M.M., Bestelmeyer B.T., Suding K.N., Battaglia L.L., </w:t>
      </w:r>
      <w:r w:rsidRPr="007A07AA">
        <w:rPr>
          <w:rFonts w:ascii="Calibri" w:hAnsi="Calibri"/>
          <w:i/>
          <w:iCs/>
          <w:noProof/>
          <w:sz w:val="22"/>
        </w:rPr>
        <w:t>et al.</w:t>
      </w:r>
      <w:r w:rsidRPr="007A07AA">
        <w:rPr>
          <w:rFonts w:ascii="Calibri" w:hAnsi="Calibri"/>
          <w:noProof/>
          <w:sz w:val="22"/>
        </w:rPr>
        <w:t xml:space="preserve"> (2014) Resilience in ecology: Abstraction, distraction, or where the action is? </w:t>
      </w:r>
      <w:r w:rsidRPr="007A07AA">
        <w:rPr>
          <w:rFonts w:ascii="Calibri" w:hAnsi="Calibri"/>
          <w:i/>
          <w:iCs/>
          <w:noProof/>
          <w:sz w:val="22"/>
        </w:rPr>
        <w:t>Biological Conservation</w:t>
      </w:r>
      <w:r w:rsidRPr="007A07AA">
        <w:rPr>
          <w:rFonts w:ascii="Calibri" w:hAnsi="Calibri"/>
          <w:noProof/>
          <w:sz w:val="22"/>
        </w:rPr>
        <w:t xml:space="preserve"> </w:t>
      </w:r>
      <w:r w:rsidRPr="007A07AA">
        <w:rPr>
          <w:rFonts w:ascii="Calibri" w:hAnsi="Calibri"/>
          <w:b/>
          <w:bCs/>
          <w:noProof/>
          <w:sz w:val="22"/>
        </w:rPr>
        <w:t>177</w:t>
      </w:r>
      <w:r w:rsidRPr="007A07AA">
        <w:rPr>
          <w:rFonts w:ascii="Calibri" w:hAnsi="Calibri"/>
          <w:noProof/>
          <w:sz w:val="22"/>
        </w:rPr>
        <w:t>, 43–51.</w:t>
      </w:r>
    </w:p>
    <w:p w14:paraId="3F2ABC3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Van Steenis C.G.G.J. (1981) </w:t>
      </w:r>
      <w:r w:rsidRPr="007A07AA">
        <w:rPr>
          <w:rFonts w:ascii="Calibri" w:hAnsi="Calibri"/>
          <w:i/>
          <w:iCs/>
          <w:noProof/>
          <w:sz w:val="22"/>
        </w:rPr>
        <w:t>Rheophytes of the world: an account of the flood-resistant flowering plants and ferns and the theory of autonomous evolution</w:t>
      </w:r>
      <w:r w:rsidRPr="007A07AA">
        <w:rPr>
          <w:rFonts w:ascii="Calibri" w:hAnsi="Calibri"/>
          <w:noProof/>
          <w:sz w:val="22"/>
        </w:rPr>
        <w:t>. Sijthoff &amp; Noordhoff Alphen aan den Rijn, Netherlands.</w:t>
      </w:r>
    </w:p>
    <w:p w14:paraId="65827C8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teiger J. &amp; Corenblit D. (2012) The emergence of an “evolutionary geomorphology”? </w:t>
      </w:r>
      <w:r w:rsidRPr="007A07AA">
        <w:rPr>
          <w:rFonts w:ascii="Calibri" w:hAnsi="Calibri"/>
          <w:i/>
          <w:iCs/>
          <w:noProof/>
          <w:sz w:val="22"/>
        </w:rPr>
        <w:t>Central European Journal of Geosciences</w:t>
      </w:r>
      <w:r w:rsidRPr="007A07AA">
        <w:rPr>
          <w:rFonts w:ascii="Calibri" w:hAnsi="Calibri"/>
          <w:noProof/>
          <w:sz w:val="22"/>
        </w:rPr>
        <w:t xml:space="preserve"> </w:t>
      </w:r>
      <w:r w:rsidRPr="007A07AA">
        <w:rPr>
          <w:rFonts w:ascii="Calibri" w:hAnsi="Calibri"/>
          <w:b/>
          <w:bCs/>
          <w:noProof/>
          <w:sz w:val="22"/>
        </w:rPr>
        <w:t>4</w:t>
      </w:r>
      <w:r w:rsidRPr="007A07AA">
        <w:rPr>
          <w:rFonts w:ascii="Calibri" w:hAnsi="Calibri"/>
          <w:noProof/>
          <w:sz w:val="22"/>
        </w:rPr>
        <w:t>, 376–382.</w:t>
      </w:r>
    </w:p>
    <w:p w14:paraId="59EFB030"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tromberg J. (2001) Restoration of riparian vegetation in the south-western United States: importance of flow regimes and fluvial dynamism. </w:t>
      </w:r>
      <w:r w:rsidRPr="007A07AA">
        <w:rPr>
          <w:rFonts w:ascii="Calibri" w:hAnsi="Calibri"/>
          <w:i/>
          <w:iCs/>
          <w:noProof/>
          <w:sz w:val="22"/>
        </w:rPr>
        <w:t>Journal of Arid Environments</w:t>
      </w:r>
      <w:r w:rsidRPr="007A07AA">
        <w:rPr>
          <w:rFonts w:ascii="Calibri" w:hAnsi="Calibri"/>
          <w:noProof/>
          <w:sz w:val="22"/>
        </w:rPr>
        <w:t xml:space="preserve"> </w:t>
      </w:r>
      <w:r w:rsidRPr="007A07AA">
        <w:rPr>
          <w:rFonts w:ascii="Calibri" w:hAnsi="Calibri"/>
          <w:b/>
          <w:bCs/>
          <w:noProof/>
          <w:sz w:val="22"/>
        </w:rPr>
        <w:t>49</w:t>
      </w:r>
      <w:r w:rsidRPr="007A07AA">
        <w:rPr>
          <w:rFonts w:ascii="Calibri" w:hAnsi="Calibri"/>
          <w:noProof/>
          <w:sz w:val="22"/>
        </w:rPr>
        <w:t>, 17–34.</w:t>
      </w:r>
    </w:p>
    <w:p w14:paraId="5B47124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waine M.D. &amp; Grace J. (2007) Lianas may be favoured by low rainfall: evidence from Ghana. </w:t>
      </w:r>
      <w:r w:rsidRPr="007A07AA">
        <w:rPr>
          <w:rFonts w:ascii="Calibri" w:hAnsi="Calibri"/>
          <w:i/>
          <w:iCs/>
          <w:noProof/>
          <w:sz w:val="22"/>
        </w:rPr>
        <w:t>Plant Ecology</w:t>
      </w:r>
      <w:r w:rsidRPr="007A07AA">
        <w:rPr>
          <w:rFonts w:ascii="Calibri" w:hAnsi="Calibri"/>
          <w:noProof/>
          <w:sz w:val="22"/>
        </w:rPr>
        <w:t xml:space="preserve"> </w:t>
      </w:r>
      <w:r w:rsidRPr="007A07AA">
        <w:rPr>
          <w:rFonts w:ascii="Calibri" w:hAnsi="Calibri"/>
          <w:b/>
          <w:bCs/>
          <w:noProof/>
          <w:sz w:val="22"/>
        </w:rPr>
        <w:t>192</w:t>
      </w:r>
      <w:r w:rsidRPr="007A07AA">
        <w:rPr>
          <w:rFonts w:ascii="Calibri" w:hAnsi="Calibri"/>
          <w:noProof/>
          <w:sz w:val="22"/>
        </w:rPr>
        <w:t>, 271–276.</w:t>
      </w:r>
    </w:p>
    <w:p w14:paraId="50951CC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Tabacchi E., Planty-Tabbacchi A., Salinas M.J. &amp; Decamps H. (1996) Landscape structure and diversity in riparian plant communities: a longitudinal comparative study. </w:t>
      </w:r>
      <w:r w:rsidRPr="007A07AA">
        <w:rPr>
          <w:rFonts w:ascii="Calibri" w:hAnsi="Calibri"/>
          <w:i/>
          <w:iCs/>
          <w:noProof/>
          <w:sz w:val="22"/>
        </w:rPr>
        <w:t>Regulated Rivers: Research and Management</w:t>
      </w:r>
      <w:r w:rsidRPr="007A07AA">
        <w:rPr>
          <w:rFonts w:ascii="Calibri" w:hAnsi="Calibri"/>
          <w:noProof/>
          <w:sz w:val="22"/>
        </w:rPr>
        <w:t xml:space="preserve"> </w:t>
      </w:r>
      <w:r w:rsidRPr="007A07AA">
        <w:rPr>
          <w:rFonts w:ascii="Calibri" w:hAnsi="Calibri"/>
          <w:b/>
          <w:bCs/>
          <w:noProof/>
          <w:sz w:val="22"/>
        </w:rPr>
        <w:t>12</w:t>
      </w:r>
      <w:r w:rsidRPr="007A07AA">
        <w:rPr>
          <w:rFonts w:ascii="Calibri" w:hAnsi="Calibri"/>
          <w:noProof/>
          <w:sz w:val="22"/>
        </w:rPr>
        <w:t>, 367–390.</w:t>
      </w:r>
    </w:p>
    <w:p w14:paraId="037D3F0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Telewski F.W. (1995) Wind-induced physiological and developmental responses in trees. </w:t>
      </w:r>
      <w:r w:rsidRPr="007A07AA">
        <w:rPr>
          <w:rFonts w:ascii="Calibri" w:hAnsi="Calibri"/>
          <w:i/>
          <w:iCs/>
          <w:noProof/>
          <w:sz w:val="22"/>
        </w:rPr>
        <w:t>Wind and trees</w:t>
      </w:r>
      <w:r w:rsidRPr="007A07AA">
        <w:rPr>
          <w:rFonts w:ascii="Calibri" w:hAnsi="Calibri"/>
          <w:noProof/>
          <w:sz w:val="22"/>
        </w:rPr>
        <w:t xml:space="preserve"> </w:t>
      </w:r>
      <w:r w:rsidRPr="007A07AA">
        <w:rPr>
          <w:rFonts w:ascii="Calibri" w:hAnsi="Calibri"/>
          <w:b/>
          <w:bCs/>
          <w:noProof/>
          <w:sz w:val="22"/>
        </w:rPr>
        <w:t>237</w:t>
      </w:r>
      <w:r w:rsidRPr="007A07AA">
        <w:rPr>
          <w:rFonts w:ascii="Calibri" w:hAnsi="Calibri"/>
          <w:noProof/>
          <w:sz w:val="22"/>
        </w:rPr>
        <w:t>, 263.</w:t>
      </w:r>
    </w:p>
    <w:p w14:paraId="76E8CA3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Tilman D., Knops J., Wedin D., Reich P., Ritchie M. &amp; Siemann E. (1997) The Influence of Functional Diversity and Composition on Ecosystem Processes. </w:t>
      </w:r>
      <w:r w:rsidRPr="007A07AA">
        <w:rPr>
          <w:rFonts w:ascii="Calibri" w:hAnsi="Calibri"/>
          <w:i/>
          <w:iCs/>
          <w:noProof/>
          <w:sz w:val="22"/>
        </w:rPr>
        <w:t>Science</w:t>
      </w:r>
      <w:r w:rsidRPr="007A07AA">
        <w:rPr>
          <w:rFonts w:ascii="Calibri" w:hAnsi="Calibri"/>
          <w:noProof/>
          <w:sz w:val="22"/>
        </w:rPr>
        <w:t xml:space="preserve"> </w:t>
      </w:r>
      <w:r w:rsidRPr="007A07AA">
        <w:rPr>
          <w:rFonts w:ascii="Calibri" w:hAnsi="Calibri"/>
          <w:b/>
          <w:bCs/>
          <w:noProof/>
          <w:sz w:val="22"/>
        </w:rPr>
        <w:t>277</w:t>
      </w:r>
      <w:r w:rsidRPr="007A07AA">
        <w:rPr>
          <w:rFonts w:ascii="Calibri" w:hAnsi="Calibri"/>
          <w:noProof/>
          <w:sz w:val="22"/>
        </w:rPr>
        <w:t>, 1300–1302.</w:t>
      </w:r>
    </w:p>
    <w:p w14:paraId="5BA34AF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Villéger S., Mason N.W.H. &amp; Mouillot D. (2008) New multidimensional functional diversity indices for a multifaceted framework in functional ecology.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9</w:t>
      </w:r>
      <w:r w:rsidRPr="007A07AA">
        <w:rPr>
          <w:rFonts w:ascii="Calibri" w:hAnsi="Calibri"/>
          <w:noProof/>
          <w:sz w:val="22"/>
        </w:rPr>
        <w:t>, 2290–301.</w:t>
      </w:r>
    </w:p>
    <w:p w14:paraId="227EF62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ard P.J., Beets W., Bouwer L.M., Aerts J.C.J.H. &amp; Renssen H. (2010) Sensitivity of river discharge to ENSO. </w:t>
      </w:r>
      <w:r w:rsidRPr="007A07AA">
        <w:rPr>
          <w:rFonts w:ascii="Calibri" w:hAnsi="Calibri"/>
          <w:i/>
          <w:iCs/>
          <w:noProof/>
          <w:sz w:val="22"/>
        </w:rPr>
        <w:t>Geophysical Research Letters</w:t>
      </w:r>
      <w:r w:rsidRPr="007A07AA">
        <w:rPr>
          <w:rFonts w:ascii="Calibri" w:hAnsi="Calibri"/>
          <w:noProof/>
          <w:sz w:val="22"/>
        </w:rPr>
        <w:t xml:space="preserve"> </w:t>
      </w:r>
      <w:r w:rsidRPr="007A07AA">
        <w:rPr>
          <w:rFonts w:ascii="Calibri" w:hAnsi="Calibri"/>
          <w:b/>
          <w:bCs/>
          <w:noProof/>
          <w:sz w:val="22"/>
        </w:rPr>
        <w:t>37</w:t>
      </w:r>
      <w:r w:rsidRPr="007A07AA">
        <w:rPr>
          <w:rFonts w:ascii="Calibri" w:hAnsi="Calibri"/>
          <w:noProof/>
          <w:sz w:val="22"/>
        </w:rPr>
        <w:t>.</w:t>
      </w:r>
    </w:p>
    <w:p w14:paraId="7BB6715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estoby M. (1998) A leaf-height-seed (LHS) plant ecology strategy scheme. </w:t>
      </w:r>
      <w:r w:rsidRPr="007A07AA">
        <w:rPr>
          <w:rFonts w:ascii="Calibri" w:hAnsi="Calibri"/>
          <w:i/>
          <w:iCs/>
          <w:noProof/>
          <w:sz w:val="22"/>
        </w:rPr>
        <w:t>Plant and Soil</w:t>
      </w:r>
      <w:r w:rsidRPr="007A07AA">
        <w:rPr>
          <w:rFonts w:ascii="Calibri" w:hAnsi="Calibri"/>
          <w:noProof/>
          <w:sz w:val="22"/>
        </w:rPr>
        <w:t xml:space="preserve"> </w:t>
      </w:r>
      <w:r w:rsidRPr="007A07AA">
        <w:rPr>
          <w:rFonts w:ascii="Calibri" w:hAnsi="Calibri"/>
          <w:b/>
          <w:bCs/>
          <w:noProof/>
          <w:sz w:val="22"/>
        </w:rPr>
        <w:t>199</w:t>
      </w:r>
      <w:r w:rsidRPr="007A07AA">
        <w:rPr>
          <w:rFonts w:ascii="Calibri" w:hAnsi="Calibri"/>
          <w:noProof/>
          <w:sz w:val="22"/>
        </w:rPr>
        <w:t>, 213–227.</w:t>
      </w:r>
    </w:p>
    <w:p w14:paraId="2126E66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estoby M., Falster D.S., Moles A.T., Vesk P. a. &amp; Wright I.J. (2002) PLANT ECOLOGICAL STRATEGIES: Some Leading Dimensions of Variation Between Species. </w:t>
      </w:r>
      <w:r w:rsidRPr="007A07AA">
        <w:rPr>
          <w:rFonts w:ascii="Calibri" w:hAnsi="Calibri"/>
          <w:i/>
          <w:iCs/>
          <w:noProof/>
          <w:sz w:val="22"/>
        </w:rPr>
        <w:t>Annual Review of Ecology and Systematics</w:t>
      </w:r>
      <w:r w:rsidRPr="007A07AA">
        <w:rPr>
          <w:rFonts w:ascii="Calibri" w:hAnsi="Calibri"/>
          <w:noProof/>
          <w:sz w:val="22"/>
        </w:rPr>
        <w:t xml:space="preserve"> </w:t>
      </w:r>
      <w:r w:rsidRPr="007A07AA">
        <w:rPr>
          <w:rFonts w:ascii="Calibri" w:hAnsi="Calibri"/>
          <w:b/>
          <w:bCs/>
          <w:noProof/>
          <w:sz w:val="22"/>
        </w:rPr>
        <w:t>33</w:t>
      </w:r>
      <w:r w:rsidRPr="007A07AA">
        <w:rPr>
          <w:rFonts w:ascii="Calibri" w:hAnsi="Calibri"/>
          <w:noProof/>
          <w:sz w:val="22"/>
        </w:rPr>
        <w:t>, 125–159.</w:t>
      </w:r>
    </w:p>
    <w:p w14:paraId="6C61E87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illig M.R., Kaufman D.M. &amp; Stevens R.D. (2003) Latitudinal gradients of biodiversity : Pattern, Process, Scale, and Synthesis. </w:t>
      </w:r>
      <w:r w:rsidRPr="007A07AA">
        <w:rPr>
          <w:rFonts w:ascii="Calibri" w:hAnsi="Calibri"/>
          <w:i/>
          <w:iCs/>
          <w:noProof/>
          <w:sz w:val="22"/>
        </w:rPr>
        <w:t>Annual Review of Ecology, Evolution, and Systematics</w:t>
      </w:r>
      <w:r w:rsidRPr="007A07AA">
        <w:rPr>
          <w:rFonts w:ascii="Calibri" w:hAnsi="Calibri"/>
          <w:noProof/>
          <w:sz w:val="22"/>
        </w:rPr>
        <w:t xml:space="preserve"> </w:t>
      </w:r>
      <w:r w:rsidRPr="007A07AA">
        <w:rPr>
          <w:rFonts w:ascii="Calibri" w:hAnsi="Calibri"/>
          <w:b/>
          <w:bCs/>
          <w:noProof/>
          <w:sz w:val="22"/>
        </w:rPr>
        <w:t>34</w:t>
      </w:r>
      <w:r w:rsidRPr="007A07AA">
        <w:rPr>
          <w:rFonts w:ascii="Calibri" w:hAnsi="Calibri"/>
          <w:noProof/>
          <w:sz w:val="22"/>
        </w:rPr>
        <w:t>, 273–309.</w:t>
      </w:r>
    </w:p>
    <w:p w14:paraId="0320F2E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oolfrey A.R. &amp; Ladd P.. (2001) Habitat preference and reproductive traits of a major Australian riparian tree species (Casuarina cunninghamiana).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49</w:t>
      </w:r>
      <w:r w:rsidRPr="007A07AA">
        <w:rPr>
          <w:rFonts w:ascii="Calibri" w:hAnsi="Calibri"/>
          <w:noProof/>
          <w:sz w:val="22"/>
        </w:rPr>
        <w:t>, 705–715.</w:t>
      </w:r>
    </w:p>
    <w:p w14:paraId="22136C8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right I.J., Reich P.B., Westoby M., Ackerly D.D., Baruch Z., Bongers F., </w:t>
      </w:r>
      <w:r w:rsidRPr="007A07AA">
        <w:rPr>
          <w:rFonts w:ascii="Calibri" w:hAnsi="Calibri"/>
          <w:i/>
          <w:iCs/>
          <w:noProof/>
          <w:sz w:val="22"/>
        </w:rPr>
        <w:t>et al.</w:t>
      </w:r>
      <w:r w:rsidRPr="007A07AA">
        <w:rPr>
          <w:rFonts w:ascii="Calibri" w:hAnsi="Calibri"/>
          <w:noProof/>
          <w:sz w:val="22"/>
        </w:rPr>
        <w:t xml:space="preserve"> (2004) The worldwide leaf economics spectrum. </w:t>
      </w:r>
      <w:r w:rsidRPr="007A07AA">
        <w:rPr>
          <w:rFonts w:ascii="Calibri" w:hAnsi="Calibri"/>
          <w:i/>
          <w:iCs/>
          <w:noProof/>
          <w:sz w:val="22"/>
        </w:rPr>
        <w:t>Nature</w:t>
      </w:r>
      <w:r w:rsidRPr="007A07AA">
        <w:rPr>
          <w:rFonts w:ascii="Calibri" w:hAnsi="Calibri"/>
          <w:noProof/>
          <w:sz w:val="22"/>
        </w:rPr>
        <w:t xml:space="preserve"> </w:t>
      </w:r>
      <w:r w:rsidRPr="007A07AA">
        <w:rPr>
          <w:rFonts w:ascii="Calibri" w:hAnsi="Calibri"/>
          <w:b/>
          <w:bCs/>
          <w:noProof/>
          <w:sz w:val="22"/>
        </w:rPr>
        <w:t>428</w:t>
      </w:r>
      <w:r w:rsidRPr="007A07AA">
        <w:rPr>
          <w:rFonts w:ascii="Calibri" w:hAnsi="Calibri"/>
          <w:noProof/>
          <w:sz w:val="22"/>
        </w:rPr>
        <w:t>, 821–827.</w:t>
      </w:r>
    </w:p>
    <w:p w14:paraId="5E380E8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right S.J., Kitajima K., Kraft N.J.B., Reich P.B., Wright I.J., Bunker D.E., </w:t>
      </w:r>
      <w:r w:rsidRPr="007A07AA">
        <w:rPr>
          <w:rFonts w:ascii="Calibri" w:hAnsi="Calibri"/>
          <w:i/>
          <w:iCs/>
          <w:noProof/>
          <w:sz w:val="22"/>
        </w:rPr>
        <w:t>et al.</w:t>
      </w:r>
      <w:r w:rsidRPr="007A07AA">
        <w:rPr>
          <w:rFonts w:ascii="Calibri" w:hAnsi="Calibri"/>
          <w:noProof/>
          <w:sz w:val="22"/>
        </w:rPr>
        <w:t xml:space="preserve"> (2010) Functional traits and the growth-mortality trade-off in tropical tre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1</w:t>
      </w:r>
      <w:r w:rsidRPr="007A07AA">
        <w:rPr>
          <w:rFonts w:ascii="Calibri" w:hAnsi="Calibri"/>
          <w:noProof/>
          <w:sz w:val="22"/>
        </w:rPr>
        <w:t>, 3664–74.</w:t>
      </w:r>
    </w:p>
    <w:p w14:paraId="1C2C15EF" w14:textId="77777777" w:rsidR="00774F53" w:rsidRDefault="00A92656" w:rsidP="00F75551">
      <w:pPr>
        <w:spacing w:line="480" w:lineRule="auto"/>
      </w:pPr>
      <w:r>
        <w:fldChar w:fldCharType="end"/>
      </w:r>
    </w:p>
    <w:sectPr w:rsidR="00774F53"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2-18T11:46:00Z" w:initials="FoS">
    <w:p w14:paraId="5BC0315A" w14:textId="77777777" w:rsidR="006C4B45" w:rsidRDefault="006C4B45">
      <w:pPr>
        <w:pStyle w:val="CommentText"/>
      </w:pPr>
      <w:r>
        <w:rPr>
          <w:rStyle w:val="CommentReference"/>
        </w:rPr>
        <w:annotationRef/>
      </w:r>
      <w:r>
        <w:t xml:space="preserve">This is pretty mediocre. I need to not look at the manuscript for a while and then write it again. </w:t>
      </w:r>
    </w:p>
    <w:p w14:paraId="77324001" w14:textId="77777777" w:rsidR="006C4B45" w:rsidRDefault="006C4B45">
      <w:pPr>
        <w:pStyle w:val="CommentText"/>
      </w:pPr>
    </w:p>
    <w:p w14:paraId="5DCE5F4C" w14:textId="77777777" w:rsidR="006C4B45" w:rsidRPr="00E238E0" w:rsidRDefault="006C4B45">
      <w:pPr>
        <w:pStyle w:val="CommentText"/>
        <w:rPr>
          <w:b/>
        </w:rPr>
      </w:pPr>
      <w:r w:rsidRPr="00E238E0">
        <w:rPr>
          <w:b/>
        </w:rPr>
        <w:t>ML – agreed. Too wordy for an Abstract. It also depends on the journal you choose what style to write the Abstract in so leave this to last.</w:t>
      </w:r>
    </w:p>
  </w:comment>
  <w:comment w:id="1" w:author="Faculty of Science" w:date="2015-01-05T15:41:00Z" w:initials="FoS">
    <w:p w14:paraId="10FD9136" w14:textId="25A7D328" w:rsidR="00D81CEC" w:rsidRDefault="00D81CEC">
      <w:pPr>
        <w:pStyle w:val="CommentText"/>
      </w:pPr>
      <w:r>
        <w:rPr>
          <w:rStyle w:val="CommentReference"/>
        </w:rPr>
        <w:annotationRef/>
      </w:r>
      <w:r>
        <w:t>On re-reading, I actually think it is decent. 226 words isn’t really too wordy for an abstract, is it?</w:t>
      </w:r>
    </w:p>
  </w:comment>
  <w:comment w:id="2" w:author="Michelle Leishman" w:date="2014-12-18T11:42:00Z" w:initials="ML">
    <w:p w14:paraId="512AC70B" w14:textId="77777777" w:rsidR="006C4B45" w:rsidRDefault="006C4B45">
      <w:pPr>
        <w:pStyle w:val="CommentText"/>
      </w:pPr>
      <w:r>
        <w:rPr>
          <w:rStyle w:val="CommentReference"/>
        </w:rPr>
        <w:annotationRef/>
      </w:r>
    </w:p>
    <w:p w14:paraId="7122C211" w14:textId="77777777" w:rsidR="006C4B45" w:rsidRDefault="006C4B45">
      <w:pPr>
        <w:pStyle w:val="CommentText"/>
      </w:pPr>
      <w:r>
        <w:t xml:space="preserve">I think your Intro has some good content and is generally well written but it is too long and lacks enough punch. The writing style is a bit leisurely – try to tighten it up. You should aim for 3-4 pages double-spaced and you are currently at 5 pages. </w:t>
      </w:r>
    </w:p>
    <w:p w14:paraId="5D7BF48B" w14:textId="77777777" w:rsidR="006C4B45" w:rsidRDefault="006C4B45">
      <w:pPr>
        <w:pStyle w:val="CommentText"/>
      </w:pPr>
    </w:p>
    <w:p w14:paraId="776167C3" w14:textId="77777777" w:rsidR="006C4B45" w:rsidRDefault="006C4B45">
      <w:pPr>
        <w:pStyle w:val="CommentText"/>
      </w:pPr>
      <w:r>
        <w:t>My suggested structure for your Intro:</w:t>
      </w:r>
    </w:p>
    <w:p w14:paraId="6ED699ED" w14:textId="77777777" w:rsidR="006C4B45" w:rsidRDefault="006C4B45">
      <w:pPr>
        <w:pStyle w:val="CommentText"/>
      </w:pPr>
    </w:p>
    <w:p w14:paraId="39DBFD21" w14:textId="77777777" w:rsidR="006C4B45" w:rsidRDefault="006C4B45" w:rsidP="00A06BFA">
      <w:pPr>
        <w:pStyle w:val="CommentText"/>
        <w:numPr>
          <w:ilvl w:val="0"/>
          <w:numId w:val="2"/>
        </w:numPr>
      </w:pPr>
      <w:r>
        <w:t xml:space="preserve">Riparian systems are highly variable &amp; </w:t>
      </w:r>
      <w:proofErr w:type="spellStart"/>
      <w:r>
        <w:t>spp</w:t>
      </w:r>
      <w:proofErr w:type="spellEnd"/>
      <w:r>
        <w:t>-rich environments</w:t>
      </w:r>
    </w:p>
    <w:p w14:paraId="478AA159" w14:textId="77777777" w:rsidR="006C4B45" w:rsidRDefault="006C4B45" w:rsidP="00A06BFA">
      <w:pPr>
        <w:pStyle w:val="CommentText"/>
        <w:numPr>
          <w:ilvl w:val="0"/>
          <w:numId w:val="2"/>
        </w:numPr>
      </w:pPr>
      <w:r>
        <w:t xml:space="preserve"> Hydrology is important in determining community composition &amp; structure, as well as some traits (</w:t>
      </w:r>
      <w:proofErr w:type="spellStart"/>
      <w:r>
        <w:t>eg</w:t>
      </w:r>
      <w:proofErr w:type="spellEnd"/>
      <w:r>
        <w:t xml:space="preserve"> wood density) but it is not known how it relates to functional trait diversity</w:t>
      </w:r>
    </w:p>
    <w:p w14:paraId="2C5C9C50" w14:textId="77777777" w:rsidR="006C4B45" w:rsidRDefault="006C4B45" w:rsidP="00A06BFA">
      <w:pPr>
        <w:pStyle w:val="CommentText"/>
        <w:numPr>
          <w:ilvl w:val="0"/>
          <w:numId w:val="2"/>
        </w:numPr>
      </w:pPr>
      <w:r>
        <w:t xml:space="preserve"> Define functional trait diversity (and briefly how measured) and explain its usefulness in relation to ecosystem function/services</w:t>
      </w:r>
    </w:p>
    <w:p w14:paraId="77E57FC0" w14:textId="77777777" w:rsidR="006C4B45" w:rsidRDefault="006C4B45" w:rsidP="00A06BFA">
      <w:pPr>
        <w:pStyle w:val="CommentText"/>
        <w:numPr>
          <w:ilvl w:val="0"/>
          <w:numId w:val="2"/>
        </w:numPr>
      </w:pPr>
      <w:r>
        <w:t xml:space="preserve"> Describe knowledge of FD relationships to environmental variation for other systems</w:t>
      </w:r>
    </w:p>
    <w:p w14:paraId="3A62EF06" w14:textId="77777777" w:rsidR="006C4B45" w:rsidRDefault="006C4B45" w:rsidP="00A06BFA">
      <w:pPr>
        <w:pStyle w:val="CommentText"/>
        <w:numPr>
          <w:ilvl w:val="0"/>
          <w:numId w:val="2"/>
        </w:numPr>
      </w:pPr>
      <w:r>
        <w:t xml:space="preserve"> Study predictions/questions</w:t>
      </w:r>
    </w:p>
  </w:comment>
  <w:comment w:id="3" w:author="Michelle Leishman" w:date="2014-12-18T10:19:00Z" w:initials="ML">
    <w:p w14:paraId="29CD1999" w14:textId="77777777" w:rsidR="006C4B45" w:rsidRDefault="006C4B45">
      <w:pPr>
        <w:pStyle w:val="CommentText"/>
      </w:pPr>
      <w:r>
        <w:rPr>
          <w:rStyle w:val="CommentReference"/>
        </w:rPr>
        <w:annotationRef/>
      </w:r>
      <w:r>
        <w:t>Hydrological regimes?</w:t>
      </w:r>
    </w:p>
  </w:comment>
  <w:comment w:id="4" w:author="Faculty of Science" w:date="2015-01-15T13:12:00Z" w:initials="FoS">
    <w:p w14:paraId="01C5AE9D" w14:textId="284BF339" w:rsidR="006F3085" w:rsidRDefault="006F3085">
      <w:pPr>
        <w:pStyle w:val="CommentText"/>
      </w:pPr>
      <w:r>
        <w:rPr>
          <w:rStyle w:val="CommentReference"/>
        </w:rPr>
        <w:annotationRef/>
      </w:r>
      <w:r>
        <w:t>I take your point about functional diversity vs functional trait diversity, but the functional trait diversity literature calls it ‘functional diversity’, and I think I’ve been pretty specific about what I’m referring to</w:t>
      </w:r>
      <w:r w:rsidR="00F9535F">
        <w:t xml:space="preserve"> in the paragraph </w:t>
      </w:r>
      <w:r w:rsidR="00F9535F">
        <w:t>below.</w:t>
      </w:r>
      <w:bookmarkStart w:id="5" w:name="_GoBack"/>
      <w:bookmarkEnd w:id="5"/>
    </w:p>
  </w:comment>
  <w:comment w:id="6" w:author="Michelle Leishman" w:date="2014-12-18T12:32:00Z" w:initials="ML">
    <w:p w14:paraId="00DE7ED8" w14:textId="77777777" w:rsidR="006C4B45" w:rsidRDefault="006C4B45">
      <w:pPr>
        <w:pStyle w:val="CommentText"/>
      </w:pPr>
      <w:r>
        <w:rPr>
          <w:rStyle w:val="CommentReference"/>
        </w:rPr>
        <w:annotationRef/>
      </w:r>
      <w:r>
        <w:t>Need to mention that they were selected from 3 flow classes based on Kennard et al?</w:t>
      </w:r>
    </w:p>
  </w:comment>
  <w:comment w:id="7" w:author="Faculty of Science" w:date="2014-12-23T16:47:00Z" w:initials="FoS">
    <w:p w14:paraId="4D0318C8" w14:textId="5468D186" w:rsidR="006C4B45" w:rsidRDefault="006C4B45">
      <w:pPr>
        <w:pStyle w:val="CommentText"/>
      </w:pPr>
      <w:r>
        <w:rPr>
          <w:rStyle w:val="CommentReference"/>
        </w:rPr>
        <w:annotationRef/>
      </w:r>
      <w:r>
        <w:rPr>
          <w:rStyle w:val="CommentReference"/>
        </w:rPr>
        <w:t>I’m not sure this is that relevant – the important thing is that there are clear hydrological gradients.</w:t>
      </w:r>
    </w:p>
  </w:comment>
  <w:comment w:id="8" w:author="Michelle Leishman" w:date="2014-12-18T11:55:00Z" w:initials="ML">
    <w:p w14:paraId="05D0CC87" w14:textId="77777777" w:rsidR="006C4B45" w:rsidRPr="00E238E0" w:rsidRDefault="006C4B45" w:rsidP="00E238E0">
      <w:pPr>
        <w:rPr>
          <w:rFonts w:ascii="Times New Roman" w:eastAsia="Times New Roman" w:hAnsi="Times New Roman" w:cs="Times New Roman"/>
          <w:sz w:val="24"/>
          <w:szCs w:val="24"/>
          <w:lang w:eastAsia="en-AU"/>
        </w:rPr>
      </w:pPr>
      <w:r>
        <w:rPr>
          <w:rStyle w:val="CommentReference"/>
        </w:rPr>
        <w:annotationRef/>
      </w:r>
      <w:r>
        <w:t xml:space="preserve">Much better to refer to this paper; </w:t>
      </w:r>
      <w:proofErr w:type="spellStart"/>
      <w:r w:rsidRPr="00E238E0">
        <w:rPr>
          <w:rFonts w:ascii="Times New Roman" w:eastAsia="Times New Roman" w:hAnsi="Times New Roman" w:cs="Times New Roman"/>
          <w:sz w:val="24"/>
          <w:szCs w:val="24"/>
          <w:lang w:eastAsia="en-AU"/>
        </w:rPr>
        <w:t>Westoby</w:t>
      </w:r>
      <w:proofErr w:type="spellEnd"/>
      <w:r w:rsidRPr="00E238E0">
        <w:rPr>
          <w:rFonts w:ascii="Times New Roman" w:eastAsia="Times New Roman" w:hAnsi="Times New Roman" w:cs="Times New Roman"/>
          <w:sz w:val="24"/>
          <w:szCs w:val="24"/>
          <w:lang w:eastAsia="en-AU"/>
        </w:rPr>
        <w:t xml:space="preserve">, M., Falster, D. S., Moles, A. T., </w:t>
      </w:r>
      <w:proofErr w:type="spellStart"/>
      <w:r w:rsidRPr="00E238E0">
        <w:rPr>
          <w:rFonts w:ascii="Times New Roman" w:eastAsia="Times New Roman" w:hAnsi="Times New Roman" w:cs="Times New Roman"/>
          <w:sz w:val="24"/>
          <w:szCs w:val="24"/>
          <w:lang w:eastAsia="en-AU"/>
        </w:rPr>
        <w:t>Vesk</w:t>
      </w:r>
      <w:proofErr w:type="spellEnd"/>
      <w:r w:rsidRPr="00E238E0">
        <w:rPr>
          <w:rFonts w:ascii="Times New Roman" w:eastAsia="Times New Roman" w:hAnsi="Times New Roman" w:cs="Times New Roman"/>
          <w:sz w:val="24"/>
          <w:szCs w:val="24"/>
          <w:lang w:eastAsia="en-AU"/>
        </w:rPr>
        <w:t xml:space="preserve">, P. A., &amp; Wright, I. J. (2002). Plant ecological strategies: some leading dimensions of variation between species. </w:t>
      </w:r>
      <w:r w:rsidRPr="00E238E0">
        <w:rPr>
          <w:rFonts w:ascii="Times New Roman" w:eastAsia="Times New Roman" w:hAnsi="Times New Roman" w:cs="Times New Roman"/>
          <w:i/>
          <w:iCs/>
          <w:sz w:val="24"/>
          <w:szCs w:val="24"/>
          <w:lang w:eastAsia="en-AU"/>
        </w:rPr>
        <w:t>Annual review of ecology and systematics</w:t>
      </w:r>
      <w:r w:rsidRPr="00E238E0">
        <w:rPr>
          <w:rFonts w:ascii="Times New Roman" w:eastAsia="Times New Roman" w:hAnsi="Times New Roman" w:cs="Times New Roman"/>
          <w:sz w:val="24"/>
          <w:szCs w:val="24"/>
          <w:lang w:eastAsia="en-AU"/>
        </w:rPr>
        <w:t>, 125-159.</w:t>
      </w:r>
    </w:p>
    <w:p w14:paraId="364319BB" w14:textId="77777777" w:rsidR="006C4B45" w:rsidRDefault="006C4B45">
      <w:pPr>
        <w:pStyle w:val="CommentText"/>
      </w:pPr>
    </w:p>
  </w:comment>
  <w:comment w:id="9" w:author="Faculty of Science" w:date="2015-01-03T17:08:00Z" w:initials="FoS">
    <w:p w14:paraId="330CA317" w14:textId="1BD8F6EB" w:rsidR="006C4B45" w:rsidRDefault="006C4B45">
      <w:pPr>
        <w:pStyle w:val="CommentText"/>
      </w:pPr>
      <w:r>
        <w:rPr>
          <w:rStyle w:val="CommentReference"/>
        </w:rPr>
        <w:annotationRef/>
      </w:r>
      <w:r>
        <w:t>Done.</w:t>
      </w:r>
    </w:p>
  </w:comment>
  <w:comment w:id="10" w:author="Michelle Leishman" w:date="2014-12-18T12:10:00Z" w:initials="ML">
    <w:p w14:paraId="1C47DB24" w14:textId="77777777" w:rsidR="006C4B45" w:rsidRDefault="006C4B45" w:rsidP="0034081B">
      <w:pPr>
        <w:pStyle w:val="CommentText"/>
      </w:pPr>
      <w:r>
        <w:rPr>
          <w:rStyle w:val="CommentReference"/>
        </w:rPr>
        <w:annotationRef/>
      </w:r>
      <w:r>
        <w:t>Maybe try to put the trait stuff into a table with column headings covering:</w:t>
      </w:r>
    </w:p>
    <w:p w14:paraId="0BAEC1EF" w14:textId="77777777" w:rsidR="006C4B45" w:rsidRDefault="006C4B45" w:rsidP="0034081B">
      <w:pPr>
        <w:pStyle w:val="CommentText"/>
      </w:pPr>
      <w:r>
        <w:t xml:space="preserve">Trait name, general function, role in riparian </w:t>
      </w:r>
      <w:proofErr w:type="spellStart"/>
      <w:r>
        <w:t>env</w:t>
      </w:r>
      <w:proofErr w:type="spellEnd"/>
      <w:r>
        <w:t xml:space="preserve"> and prediction in relation to hydrological variability.</w:t>
      </w:r>
    </w:p>
    <w:p w14:paraId="4A5296BC" w14:textId="77777777" w:rsidR="006C4B45" w:rsidRDefault="006C4B45" w:rsidP="0034081B">
      <w:pPr>
        <w:pStyle w:val="CommentText"/>
      </w:pPr>
    </w:p>
    <w:p w14:paraId="5D6D8AE1" w14:textId="77777777" w:rsidR="006C4B45" w:rsidRDefault="006C4B45" w:rsidP="0034081B">
      <w:pPr>
        <w:pStyle w:val="CommentText"/>
      </w:pPr>
      <w:r>
        <w:t xml:space="preserve">My general feeling is that if you were interested in these particular traits, you would present the rationale more fully (maybe even in the Intro) but as you are interested in functional trait diversity, in some ways the details of the traits are less important so long as you have captured a reasonable number that are likely to be of importance to survival in the system. </w:t>
      </w:r>
    </w:p>
  </w:comment>
  <w:comment w:id="11" w:author="Faculty of Science" w:date="2014-12-24T10:49:00Z" w:initials="FoS">
    <w:p w14:paraId="4E75B8BF" w14:textId="713B9734" w:rsidR="006C4B45" w:rsidRDefault="006C4B45" w:rsidP="0034081B">
      <w:pPr>
        <w:pStyle w:val="CommentText"/>
      </w:pPr>
      <w:r>
        <w:rPr>
          <w:rStyle w:val="CommentReference"/>
        </w:rPr>
        <w:annotationRef/>
      </w:r>
      <w:r>
        <w:t>I agree with your sentiment.  I tried to make a table but I really couldn’t get it to work. I’ve changed the text to try to emphasise that I’m interested in how these traits describe trade-offs associated with different ecological strategies.</w:t>
      </w:r>
    </w:p>
  </w:comment>
  <w:comment w:id="12" w:author="Michelle Leishman" w:date="2014-12-18T12:05:00Z" w:initials="ML">
    <w:p w14:paraId="7D787E96" w14:textId="77777777" w:rsidR="006C4B45" w:rsidRDefault="006C4B45">
      <w:pPr>
        <w:pStyle w:val="CommentText"/>
      </w:pPr>
      <w:r>
        <w:rPr>
          <w:rStyle w:val="CommentReference"/>
        </w:rPr>
        <w:annotationRef/>
      </w:r>
      <w:r>
        <w:t>Although there are clear peaks of flowering in spring and late summer?</w:t>
      </w:r>
    </w:p>
  </w:comment>
  <w:comment w:id="13" w:author="Faculty of Science" w:date="2015-01-03T17:11:00Z" w:initials="FoS">
    <w:p w14:paraId="7B6B1720" w14:textId="1B51595E" w:rsidR="006C4B45" w:rsidRDefault="006C4B45">
      <w:pPr>
        <w:pStyle w:val="CommentText"/>
      </w:pPr>
      <w:r>
        <w:rPr>
          <w:rStyle w:val="CommentReference"/>
        </w:rPr>
        <w:annotationRef/>
      </w:r>
      <w:r>
        <w:t>Inconvenient to argument!</w:t>
      </w:r>
    </w:p>
  </w:comment>
  <w:comment w:id="14" w:author="Michelle Leishman" w:date="2014-12-18T12:05:00Z" w:initials="ML">
    <w:p w14:paraId="129D34B6" w14:textId="77777777" w:rsidR="006C4B45" w:rsidRDefault="006C4B45">
      <w:pPr>
        <w:pStyle w:val="CommentText"/>
      </w:pPr>
      <w:r>
        <w:rPr>
          <w:rStyle w:val="CommentReference"/>
        </w:rPr>
        <w:annotationRef/>
      </w:r>
      <w:r>
        <w:t>Maybe you should call this length of flowering period?</w:t>
      </w:r>
    </w:p>
  </w:comment>
  <w:comment w:id="15" w:author="Faculty of Science" w:date="2015-01-03T17:12:00Z" w:initials="FoS">
    <w:p w14:paraId="2EAB1416" w14:textId="712FBEA7" w:rsidR="006C4B45" w:rsidRDefault="006C4B45">
      <w:pPr>
        <w:pStyle w:val="CommentText"/>
      </w:pPr>
      <w:r>
        <w:rPr>
          <w:rStyle w:val="CommentReference"/>
        </w:rPr>
        <w:annotationRef/>
      </w:r>
      <w:r>
        <w:t>Done</w:t>
      </w:r>
    </w:p>
  </w:comment>
  <w:comment w:id="16" w:author="Michelle Leishman" w:date="2014-12-18T12:07:00Z" w:initials="ML">
    <w:p w14:paraId="33FBD31B" w14:textId="77777777" w:rsidR="006C4B45" w:rsidRDefault="006C4B45">
      <w:pPr>
        <w:pStyle w:val="CommentText"/>
      </w:pPr>
      <w:r>
        <w:rPr>
          <w:rStyle w:val="CommentReference"/>
        </w:rPr>
        <w:annotationRef/>
      </w:r>
      <w:r>
        <w:t>And low soil moisture?</w:t>
      </w:r>
    </w:p>
  </w:comment>
  <w:comment w:id="17" w:author="Faculty of Science" w:date="2015-01-03T17:12:00Z" w:initials="FoS">
    <w:p w14:paraId="7E3503F1" w14:textId="367FD442" w:rsidR="006C4B45" w:rsidRDefault="006C4B45">
      <w:pPr>
        <w:pStyle w:val="CommentText"/>
      </w:pPr>
      <w:r>
        <w:rPr>
          <w:rStyle w:val="CommentReference"/>
        </w:rPr>
        <w:annotationRef/>
      </w:r>
      <w:r>
        <w:t>Added ‘dry’</w:t>
      </w:r>
    </w:p>
  </w:comment>
  <w:comment w:id="18" w:author="Faculty of Science" w:date="2014-11-22T17:42:00Z" w:initials="FoS">
    <w:p w14:paraId="5EDE73FF" w14:textId="77777777" w:rsidR="006C4B45" w:rsidRDefault="006C4B45">
      <w:pPr>
        <w:pStyle w:val="CommentText"/>
      </w:pPr>
      <w:r>
        <w:rPr>
          <w:rStyle w:val="CommentReference"/>
        </w:rPr>
        <w:annotationRef/>
      </w:r>
      <w:r>
        <w:t>Not finished yet</w:t>
      </w:r>
    </w:p>
  </w:comment>
  <w:comment w:id="19" w:author="Michelle Leishman" w:date="2014-12-18T12:16:00Z" w:initials="ML">
    <w:p w14:paraId="1714D887" w14:textId="77777777" w:rsidR="006C4B45" w:rsidRDefault="006C4B45">
      <w:pPr>
        <w:pStyle w:val="CommentText"/>
      </w:pPr>
      <w:r>
        <w:rPr>
          <w:rStyle w:val="CommentReference"/>
        </w:rPr>
        <w:annotationRef/>
      </w:r>
      <w:r>
        <w:t>This is hard to understand. I think you mean that values were at the species-level? Try re-writing.</w:t>
      </w:r>
    </w:p>
    <w:p w14:paraId="15C3732F" w14:textId="77777777" w:rsidR="006C4B45" w:rsidRDefault="006C4B45">
      <w:pPr>
        <w:pStyle w:val="CommentText"/>
      </w:pPr>
    </w:p>
    <w:p w14:paraId="06269823" w14:textId="77777777" w:rsidR="006C4B45" w:rsidRDefault="006C4B45">
      <w:pPr>
        <w:pStyle w:val="CommentText"/>
      </w:pPr>
      <w:r>
        <w:t xml:space="preserve">So some traits are at the species-level </w:t>
      </w:r>
      <w:proofErr w:type="spellStart"/>
      <w:r>
        <w:t>eg</w:t>
      </w:r>
      <w:proofErr w:type="spellEnd"/>
      <w:r>
        <w:t xml:space="preserve"> seed mass, flowering duration, while others are site-specific? This will need some justification and clear explanation.</w:t>
      </w:r>
    </w:p>
  </w:comment>
  <w:comment w:id="20" w:author="Faculty of Science" w:date="2015-01-03T17:12:00Z" w:initials="FoS">
    <w:p w14:paraId="4CAFA0DF" w14:textId="6698C793" w:rsidR="006C4B45" w:rsidRDefault="006C4B45">
      <w:pPr>
        <w:pStyle w:val="CommentText"/>
      </w:pPr>
      <w:r>
        <w:rPr>
          <w:rStyle w:val="CommentReference"/>
        </w:rPr>
        <w:annotationRef/>
      </w:r>
      <w:r>
        <w:t>That’s not actually what I meant, I wrote it wrong. Make sense now?</w:t>
      </w:r>
    </w:p>
  </w:comment>
  <w:comment w:id="21" w:author="Michelle Leishman" w:date="2014-12-18T12:33:00Z" w:initials="ML">
    <w:p w14:paraId="11A723D3" w14:textId="77777777" w:rsidR="006C4B45" w:rsidRDefault="006C4B45">
      <w:pPr>
        <w:pStyle w:val="CommentText"/>
        <w:rPr>
          <w:rFonts w:eastAsia="Times New Roman" w:cs="Arial"/>
          <w:lang w:eastAsia="en-AU"/>
        </w:rPr>
      </w:pPr>
      <w:r>
        <w:rPr>
          <w:rStyle w:val="CommentReference"/>
        </w:rPr>
        <w:annotationRef/>
      </w:r>
      <w:r>
        <w:t xml:space="preserve">You need to always use the same order for traits that you initially presented </w:t>
      </w:r>
      <w:proofErr w:type="spellStart"/>
      <w:r>
        <w:t>ie</w:t>
      </w:r>
      <w:proofErr w:type="spellEnd"/>
      <w:r>
        <w:t xml:space="preserve"> </w:t>
      </w:r>
      <w:r>
        <w:rPr>
          <w:rFonts w:eastAsia="Times New Roman" w:cs="Arial"/>
          <w:lang w:eastAsia="en-AU"/>
        </w:rPr>
        <w:t>maximum canopy height, seed mass, specific leaf area (SLA), wood density, flowering period (proportion of the year spent in flower), leaf narrowness (the ratio of leaf width to length).</w:t>
      </w:r>
    </w:p>
    <w:p w14:paraId="54161677" w14:textId="77777777" w:rsidR="006C4B45" w:rsidRDefault="006C4B45">
      <w:pPr>
        <w:pStyle w:val="CommentText"/>
        <w:rPr>
          <w:rFonts w:eastAsia="Times New Roman" w:cs="Arial"/>
          <w:lang w:eastAsia="en-AU"/>
        </w:rPr>
      </w:pPr>
    </w:p>
    <w:p w14:paraId="6E68B1A3" w14:textId="77777777" w:rsidR="006C4B45" w:rsidRDefault="006C4B45">
      <w:pPr>
        <w:pStyle w:val="CommentText"/>
        <w:rPr>
          <w:rFonts w:eastAsia="Times New Roman" w:cs="Arial"/>
          <w:lang w:eastAsia="en-AU"/>
        </w:rPr>
      </w:pPr>
      <w:r>
        <w:rPr>
          <w:rFonts w:eastAsia="Times New Roman" w:cs="Arial"/>
          <w:lang w:eastAsia="en-AU"/>
        </w:rPr>
        <w:t xml:space="preserve">And you need some text on </w:t>
      </w:r>
      <w:r w:rsidRPr="00064C80">
        <w:rPr>
          <w:rFonts w:eastAsia="Times New Roman" w:cs="Arial"/>
          <w:b/>
          <w:lang w:eastAsia="en-AU"/>
        </w:rPr>
        <w:t>each</w:t>
      </w:r>
      <w:r>
        <w:rPr>
          <w:rFonts w:eastAsia="Times New Roman" w:cs="Arial"/>
          <w:lang w:eastAsia="en-AU"/>
        </w:rPr>
        <w:t xml:space="preserve"> trait!</w:t>
      </w:r>
    </w:p>
    <w:p w14:paraId="4173B553" w14:textId="77777777" w:rsidR="006C4B45" w:rsidRDefault="006C4B45">
      <w:pPr>
        <w:pStyle w:val="CommentText"/>
        <w:rPr>
          <w:rFonts w:eastAsia="Times New Roman" w:cs="Arial"/>
          <w:lang w:eastAsia="en-AU"/>
        </w:rPr>
      </w:pPr>
    </w:p>
    <w:p w14:paraId="0EFFF56A" w14:textId="77777777" w:rsidR="006C4B45" w:rsidRDefault="006C4B45">
      <w:pPr>
        <w:pStyle w:val="CommentText"/>
      </w:pPr>
      <w:r>
        <w:rPr>
          <w:rFonts w:eastAsia="Times New Roman" w:cs="Arial"/>
          <w:lang w:eastAsia="en-AU"/>
        </w:rPr>
        <w:t>You can refer to your wood density paper for details on measuring wood density</w:t>
      </w:r>
    </w:p>
  </w:comment>
  <w:comment w:id="22" w:author="Faculty of Science" w:date="2014-12-28T12:46:00Z" w:initials="FoS">
    <w:p w14:paraId="0977C2E4" w14:textId="36672B3A" w:rsidR="006C4B45" w:rsidRDefault="006C4B45">
      <w:pPr>
        <w:pStyle w:val="CommentText"/>
      </w:pPr>
      <w:r>
        <w:rPr>
          <w:rStyle w:val="CommentReference"/>
        </w:rPr>
        <w:annotationRef/>
      </w:r>
      <w:r>
        <w:t xml:space="preserve">I just have text for these traits because I collected them in the field. I did mention above that everything else came from floras / DBs / online above – does I need to be more explicit? </w:t>
      </w:r>
    </w:p>
  </w:comment>
  <w:comment w:id="23" w:author="Michelle Leishman" w:date="2014-12-18T12:23:00Z" w:initials="ML">
    <w:p w14:paraId="5652738E" w14:textId="77777777" w:rsidR="006C4B45" w:rsidRDefault="006C4B45" w:rsidP="00206B13">
      <w:pPr>
        <w:pStyle w:val="CommentText"/>
      </w:pPr>
      <w:r>
        <w:rPr>
          <w:rStyle w:val="CommentReference"/>
        </w:rPr>
        <w:annotationRef/>
      </w:r>
      <w:r>
        <w:t xml:space="preserve">Were obtained from </w:t>
      </w:r>
    </w:p>
  </w:comment>
  <w:comment w:id="24" w:author="Michelle Leishman" w:date="2014-12-18T12:41:00Z" w:initials="ML">
    <w:p w14:paraId="190D361E" w14:textId="77777777" w:rsidR="006C4B45" w:rsidRDefault="006C4B45">
      <w:pPr>
        <w:pStyle w:val="CommentText"/>
      </w:pPr>
      <w:r>
        <w:rPr>
          <w:rStyle w:val="CommentReference"/>
        </w:rPr>
        <w:annotationRef/>
      </w:r>
      <w:r>
        <w:t>This seems a funny term. High flow?</w:t>
      </w:r>
    </w:p>
  </w:comment>
  <w:comment w:id="25" w:author="Faculty of Science" w:date="2015-01-05T15:43:00Z" w:initials="FoS">
    <w:p w14:paraId="6BB96AC3" w14:textId="1000D8BA" w:rsidR="00D94A21" w:rsidRDefault="00D94A21">
      <w:pPr>
        <w:pStyle w:val="CommentText"/>
      </w:pPr>
      <w:r>
        <w:rPr>
          <w:rStyle w:val="CommentReference"/>
        </w:rPr>
        <w:annotationRef/>
      </w:r>
      <w:r>
        <w:t>That’s what it is called in River Analysis Package</w:t>
      </w:r>
    </w:p>
  </w:comment>
  <w:comment w:id="26" w:author="Michelle Leishman" w:date="2014-12-18T12:46:00Z" w:initials="ML">
    <w:p w14:paraId="2AE1CFDA" w14:textId="77777777" w:rsidR="006C4B45" w:rsidRDefault="006C4B45">
      <w:pPr>
        <w:pStyle w:val="CommentText"/>
      </w:pPr>
      <w:r>
        <w:rPr>
          <w:rStyle w:val="CommentReference"/>
        </w:rPr>
        <w:annotationRef/>
      </w:r>
      <w:r>
        <w:t xml:space="preserve">Does the text in this column relate to everything under ‘flood </w:t>
      </w:r>
      <w:proofErr w:type="spellStart"/>
      <w:r>
        <w:t>freq</w:t>
      </w:r>
      <w:proofErr w:type="spellEnd"/>
      <w:r>
        <w:t xml:space="preserve"> &amp; magnitude’, rather than the individual rows? Need to make formatting clearer. As far as I can tell this column should actually just be associated with each section sub-heading.</w:t>
      </w:r>
    </w:p>
  </w:comment>
  <w:comment w:id="27" w:author="Faculty of Science" w:date="2015-01-05T15:43:00Z" w:initials="FoS">
    <w:p w14:paraId="3917099B" w14:textId="09C05424" w:rsidR="00D94A21" w:rsidRDefault="00D94A21">
      <w:pPr>
        <w:pStyle w:val="CommentText"/>
      </w:pPr>
      <w:r>
        <w:rPr>
          <w:rStyle w:val="CommentReference"/>
        </w:rPr>
        <w:annotationRef/>
      </w:r>
      <w:r>
        <w:t>Yep, word deleted my formatting.</w:t>
      </w:r>
    </w:p>
  </w:comment>
  <w:comment w:id="28" w:author="Faculty of Science" w:date="2014-12-18T12:48:00Z" w:initials="FoS">
    <w:p w14:paraId="0BAB2305" w14:textId="77777777" w:rsidR="006C4B45" w:rsidRDefault="006C4B45" w:rsidP="0017691C">
      <w:pPr>
        <w:pStyle w:val="CommentText"/>
      </w:pPr>
      <w:r>
        <w:rPr>
          <w:rStyle w:val="CommentReference"/>
        </w:rPr>
        <w:annotationRef/>
      </w:r>
      <w:r>
        <w:t>Also pinched from WD paper… This had cell borders etc. before, not sure why word has deleted them now.</w:t>
      </w:r>
    </w:p>
    <w:p w14:paraId="3F6B1C0E" w14:textId="77777777" w:rsidR="006C4B45" w:rsidRDefault="006C4B45" w:rsidP="0017691C">
      <w:pPr>
        <w:pStyle w:val="CommentText"/>
      </w:pPr>
    </w:p>
    <w:p w14:paraId="0B20297E" w14:textId="77777777" w:rsidR="006C4B45" w:rsidRPr="008408BF" w:rsidRDefault="006C4B45" w:rsidP="0017691C">
      <w:pPr>
        <w:pStyle w:val="CommentText"/>
        <w:rPr>
          <w:b/>
        </w:rPr>
      </w:pPr>
      <w:r w:rsidRPr="008408BF">
        <w:rPr>
          <w:b/>
        </w:rPr>
        <w:t xml:space="preserve">ML – you will need to be very careful not to replicate the wood density paper version. If all variables are exactly the same, then better to describe the general approach used and then refer to the WD paper for details (and maybe put </w:t>
      </w:r>
      <w:r>
        <w:rPr>
          <w:b/>
        </w:rPr>
        <w:t xml:space="preserve">a version of the </w:t>
      </w:r>
      <w:r w:rsidRPr="008408BF">
        <w:rPr>
          <w:b/>
        </w:rPr>
        <w:t>table in supplementary).</w:t>
      </w:r>
    </w:p>
  </w:comment>
  <w:comment w:id="29" w:author="Faculty of Science" w:date="2015-01-05T15:43:00Z" w:initials="FoS">
    <w:p w14:paraId="1303E1BF" w14:textId="368ADFA7" w:rsidR="00D94A21" w:rsidRDefault="00D94A21">
      <w:pPr>
        <w:pStyle w:val="CommentText"/>
      </w:pPr>
      <w:r>
        <w:rPr>
          <w:rStyle w:val="CommentReference"/>
        </w:rPr>
        <w:annotationRef/>
      </w:r>
      <w:r>
        <w:t>I’ve rewritten quite a lot of this.</w:t>
      </w:r>
    </w:p>
  </w:comment>
  <w:comment w:id="30" w:author="Michelle Leishman" w:date="2014-12-18T12:59:00Z" w:initials="ML">
    <w:p w14:paraId="61490D7E" w14:textId="77777777" w:rsidR="006C4B45" w:rsidRDefault="006C4B45" w:rsidP="00F75551">
      <w:pPr>
        <w:pStyle w:val="CommentText"/>
      </w:pPr>
      <w:r>
        <w:rPr>
          <w:rStyle w:val="CommentReference"/>
        </w:rPr>
        <w:annotationRef/>
      </w:r>
      <w:r>
        <w:t xml:space="preserve">I think it may be important to have some text on measurement choice for FD </w:t>
      </w:r>
      <w:proofErr w:type="gramStart"/>
      <w:r>
        <w:t>generally  –</w:t>
      </w:r>
      <w:proofErr w:type="gramEnd"/>
      <w:r>
        <w:t xml:space="preserve"> depending on how you re-structure your Intro, it could stay in Intro or move to Methods.</w:t>
      </w:r>
    </w:p>
  </w:comment>
  <w:comment w:id="31" w:author="Faculty of Science" w:date="2015-01-03T17:24:00Z" w:initials="FoS">
    <w:p w14:paraId="2D3FD708" w14:textId="1CF6BFF1" w:rsidR="006C4B45" w:rsidRDefault="006C4B45">
      <w:pPr>
        <w:pStyle w:val="CommentText"/>
      </w:pPr>
      <w:r>
        <w:rPr>
          <w:rStyle w:val="CommentReference"/>
        </w:rPr>
        <w:annotationRef/>
      </w:r>
      <w:r>
        <w:t>Have added some text to the intro.</w:t>
      </w:r>
    </w:p>
  </w:comment>
  <w:comment w:id="32" w:author="Michelle Leishman" w:date="2014-12-18T14:01:00Z" w:initials="ML">
    <w:p w14:paraId="33C56A24" w14:textId="77777777" w:rsidR="006C4B45" w:rsidRDefault="006C4B45" w:rsidP="00F75551">
      <w:pPr>
        <w:pStyle w:val="CommentText"/>
      </w:pPr>
      <w:r>
        <w:rPr>
          <w:rStyle w:val="CommentReference"/>
        </w:rPr>
        <w:annotationRef/>
      </w:r>
      <w:r>
        <w:t>Have you explained how you selected these?</w:t>
      </w:r>
    </w:p>
  </w:comment>
  <w:comment w:id="33" w:author="Faculty of Science" w:date="2015-01-03T17:26:00Z" w:initials="FoS">
    <w:p w14:paraId="24A8690B" w14:textId="073319D6" w:rsidR="006C4B45" w:rsidRDefault="006C4B45">
      <w:pPr>
        <w:pStyle w:val="CommentText"/>
      </w:pPr>
      <w:r>
        <w:rPr>
          <w:rStyle w:val="CommentReference"/>
        </w:rPr>
        <w:annotationRef/>
      </w:r>
      <w:r>
        <w:t>In the hydro metrics section?</w:t>
      </w:r>
    </w:p>
  </w:comment>
  <w:comment w:id="34" w:author="Michelle Leishman" w:date="2014-12-18T13:04:00Z" w:initials="ML">
    <w:p w14:paraId="3785C065" w14:textId="77777777" w:rsidR="006C4B45" w:rsidRDefault="006C4B45" w:rsidP="00F75551">
      <w:pPr>
        <w:pStyle w:val="CommentText"/>
      </w:pPr>
      <w:r>
        <w:rPr>
          <w:rStyle w:val="CommentReference"/>
        </w:rPr>
        <w:annotationRef/>
      </w:r>
      <w:r>
        <w:t>Table 5 was the trait summary stats</w:t>
      </w:r>
    </w:p>
  </w:comment>
  <w:comment w:id="35" w:author="Faculty of Science" w:date="2015-01-03T17:29:00Z" w:initials="FoS">
    <w:p w14:paraId="1FD6C807" w14:textId="70F391DF" w:rsidR="006C4B45" w:rsidRDefault="006C4B45">
      <w:pPr>
        <w:pStyle w:val="CommentText"/>
      </w:pPr>
      <w:r>
        <w:rPr>
          <w:rStyle w:val="CommentReference"/>
        </w:rPr>
        <w:annotationRef/>
      </w:r>
      <w:r>
        <w:t xml:space="preserve">So I’ve put all the R2’s and </w:t>
      </w:r>
      <w:proofErr w:type="spellStart"/>
      <w:r>
        <w:t>pvals</w:t>
      </w:r>
      <w:proofErr w:type="spellEnd"/>
      <w:r>
        <w:t xml:space="preserve"> in text, and that table is now in the supporting info.</w:t>
      </w:r>
    </w:p>
  </w:comment>
  <w:comment w:id="36" w:author="Faculty of Science" w:date="2014-12-18T13:52:00Z" w:initials="FoS">
    <w:p w14:paraId="193085B2" w14:textId="77777777" w:rsidR="006C4B45" w:rsidRDefault="006C4B45" w:rsidP="00F75551">
      <w:pPr>
        <w:pStyle w:val="CommentText"/>
      </w:pPr>
      <w:r>
        <w:rPr>
          <w:rStyle w:val="CommentReference"/>
        </w:rPr>
        <w:annotationRef/>
      </w:r>
      <w:proofErr w:type="spellStart"/>
      <w:r>
        <w:t>Non significant</w:t>
      </w:r>
      <w:proofErr w:type="spellEnd"/>
      <w:r>
        <w:t xml:space="preserve"> though. Word this better.</w:t>
      </w:r>
    </w:p>
    <w:p w14:paraId="7585B050" w14:textId="77777777" w:rsidR="006C4B45" w:rsidRDefault="006C4B45" w:rsidP="00F75551">
      <w:pPr>
        <w:pStyle w:val="CommentText"/>
      </w:pPr>
    </w:p>
    <w:p w14:paraId="24C9E52D" w14:textId="77777777" w:rsidR="006C4B45" w:rsidRPr="000F69A1" w:rsidRDefault="006C4B45" w:rsidP="00F75551">
      <w:pPr>
        <w:pStyle w:val="CommentText"/>
        <w:rPr>
          <w:b/>
        </w:rPr>
      </w:pPr>
      <w:r>
        <w:rPr>
          <w:b/>
        </w:rPr>
        <w:t xml:space="preserve">ML - </w:t>
      </w:r>
      <w:r w:rsidRPr="000F69A1">
        <w:rPr>
          <w:b/>
        </w:rPr>
        <w:t xml:space="preserve">While there was </w:t>
      </w:r>
      <w:proofErr w:type="gramStart"/>
      <w:r w:rsidRPr="000F69A1">
        <w:rPr>
          <w:b/>
        </w:rPr>
        <w:t>a  weak</w:t>
      </w:r>
      <w:proofErr w:type="gramEnd"/>
      <w:r w:rsidRPr="000F69A1">
        <w:rPr>
          <w:b/>
        </w:rPr>
        <w:t xml:space="preserve"> but non-significant relationship between </w:t>
      </w:r>
      <w:proofErr w:type="spellStart"/>
      <w:r w:rsidRPr="000F69A1">
        <w:rPr>
          <w:b/>
        </w:rPr>
        <w:t>FDis</w:t>
      </w:r>
      <w:proofErr w:type="spellEnd"/>
      <w:r w:rsidRPr="000F69A1">
        <w:rPr>
          <w:b/>
        </w:rPr>
        <w:t xml:space="preserve"> and </w:t>
      </w:r>
      <w:proofErr w:type="spellStart"/>
      <w:r w:rsidRPr="000F69A1">
        <w:rPr>
          <w:b/>
        </w:rPr>
        <w:t>interannual</w:t>
      </w:r>
      <w:proofErr w:type="spellEnd"/>
      <w:r w:rsidRPr="000F69A1">
        <w:rPr>
          <w:b/>
        </w:rPr>
        <w:t xml:space="preserve"> variability in flood frequency, </w:t>
      </w:r>
      <w:proofErr w:type="spellStart"/>
      <w:r w:rsidRPr="000F69A1">
        <w:rPr>
          <w:b/>
        </w:rPr>
        <w:t>FDis</w:t>
      </w:r>
      <w:proofErr w:type="spellEnd"/>
      <w:r w:rsidRPr="000F69A1">
        <w:rPr>
          <w:b/>
        </w:rPr>
        <w:t xml:space="preserve"> was not associated with mean annual flood frequency</w:t>
      </w:r>
      <w:r>
        <w:rPr>
          <w:b/>
        </w:rPr>
        <w:t>.</w:t>
      </w:r>
    </w:p>
  </w:comment>
  <w:comment w:id="37" w:author="Faculty of Science" w:date="2015-01-03T17:28:00Z" w:initials="FoS">
    <w:p w14:paraId="62C8B4D4" w14:textId="71E718D6" w:rsidR="006C4B45" w:rsidRDefault="006C4B45">
      <w:pPr>
        <w:pStyle w:val="CommentText"/>
      </w:pPr>
      <w:r>
        <w:rPr>
          <w:rStyle w:val="CommentReference"/>
        </w:rPr>
        <w:annotationRef/>
      </w:r>
      <w:r>
        <w:t>Actually it was significant (after I used a different p value adjustment method), my mistake.</w:t>
      </w:r>
    </w:p>
  </w:comment>
  <w:comment w:id="38" w:author="Michelle Leishman" w:date="2014-12-18T13:53:00Z" w:initials="ML">
    <w:p w14:paraId="7069A96A" w14:textId="77777777" w:rsidR="006C4B45" w:rsidRDefault="006C4B45" w:rsidP="00F75551">
      <w:pPr>
        <w:pStyle w:val="CommentText"/>
      </w:pPr>
      <w:r>
        <w:rPr>
          <w:rStyle w:val="CommentReference"/>
        </w:rPr>
        <w:annotationRef/>
      </w:r>
      <w:r>
        <w:t>Maybe point out whether all relationships were significant or not</w:t>
      </w:r>
    </w:p>
  </w:comment>
  <w:comment w:id="39" w:author="Faculty of Science" w:date="2015-01-03T17:29:00Z" w:initials="FoS">
    <w:p w14:paraId="7FFA08C6" w14:textId="11A053EB" w:rsidR="006C4B45" w:rsidRDefault="006C4B45">
      <w:pPr>
        <w:pStyle w:val="CommentText"/>
      </w:pPr>
      <w:r>
        <w:rPr>
          <w:rStyle w:val="CommentReference"/>
        </w:rPr>
        <w:annotationRef/>
      </w:r>
      <w:proofErr w:type="gramStart"/>
      <w:r>
        <w:t>done</w:t>
      </w:r>
      <w:proofErr w:type="gramEnd"/>
    </w:p>
  </w:comment>
  <w:comment w:id="40" w:author="Michelle Leishman" w:date="2014-12-18T14:06:00Z" w:initials="ML">
    <w:p w14:paraId="20953EF2" w14:textId="77777777" w:rsidR="006C4B45" w:rsidRDefault="006C4B45" w:rsidP="00F75551">
      <w:pPr>
        <w:pStyle w:val="CommentText"/>
      </w:pPr>
      <w:r>
        <w:rPr>
          <w:rStyle w:val="CommentReference"/>
        </w:rPr>
        <w:annotationRef/>
      </w:r>
      <w:r>
        <w:t>Same comment on noting significance as for previous figure</w:t>
      </w:r>
    </w:p>
  </w:comment>
  <w:comment w:id="41" w:author="Michelle Leishman" w:date="2014-12-29T15:30:00Z" w:initials="ML">
    <w:p w14:paraId="189C9213" w14:textId="77777777" w:rsidR="006C4B45" w:rsidRDefault="006C4B45" w:rsidP="00F75551">
      <w:pPr>
        <w:pStyle w:val="CommentText"/>
      </w:pPr>
      <w:r>
        <w:rPr>
          <w:rStyle w:val="CommentReference"/>
        </w:rPr>
        <w:annotationRef/>
      </w:r>
      <w:r>
        <w:t xml:space="preserve">I wonder whether the regional </w:t>
      </w:r>
      <w:proofErr w:type="spellStart"/>
      <w:r>
        <w:t>env</w:t>
      </w:r>
      <w:proofErr w:type="spellEnd"/>
      <w:r>
        <w:t xml:space="preserve"> variables should be included at all? Here’s no clear rationale presented for including them and the results aren’t all that interesting. </w:t>
      </w:r>
    </w:p>
    <w:p w14:paraId="499C934E" w14:textId="77777777" w:rsidR="006C4B45" w:rsidRDefault="006C4B45" w:rsidP="00F75551">
      <w:pPr>
        <w:pStyle w:val="CommentText"/>
      </w:pPr>
    </w:p>
    <w:p w14:paraId="16CBFE37" w14:textId="77777777" w:rsidR="006C4B45" w:rsidRDefault="006C4B45" w:rsidP="00F75551">
      <w:pPr>
        <w:pStyle w:val="CommentText"/>
      </w:pPr>
      <w:r>
        <w:t xml:space="preserve">However I think it is worth including the relationship to </w:t>
      </w:r>
      <w:proofErr w:type="spellStart"/>
      <w:r>
        <w:t>spp</w:t>
      </w:r>
      <w:proofErr w:type="spellEnd"/>
      <w:r>
        <w:t xml:space="preserve"> richness/diversity but you need to have some text earlier that introduces it in terms of a question </w:t>
      </w:r>
      <w:proofErr w:type="spellStart"/>
      <w:r>
        <w:t>ie</w:t>
      </w:r>
      <w:proofErr w:type="spellEnd"/>
      <w:r>
        <w:t xml:space="preserve"> is FD simply reflecting SD?</w:t>
      </w:r>
    </w:p>
  </w:comment>
  <w:comment w:id="42" w:author="Faculty of Science" w:date="2015-01-03T17:30:00Z" w:initials="FoS">
    <w:p w14:paraId="1EE531B8" w14:textId="427DE4CE" w:rsidR="006C4B45" w:rsidRDefault="006C4B45" w:rsidP="00AD2DF8">
      <w:pPr>
        <w:pStyle w:val="CommentText"/>
        <w:numPr>
          <w:ilvl w:val="0"/>
          <w:numId w:val="2"/>
        </w:numPr>
      </w:pPr>
      <w:r>
        <w:rPr>
          <w:rStyle w:val="CommentReference"/>
        </w:rPr>
        <w:annotationRef/>
      </w:r>
      <w:r>
        <w:t xml:space="preserve">Removed. There is a rationale and I tried to talk about it more but it ended up being too much effort justifying some </w:t>
      </w:r>
      <w:proofErr w:type="spellStart"/>
      <w:r>
        <w:t>env</w:t>
      </w:r>
      <w:proofErr w:type="spellEnd"/>
      <w:r>
        <w:t xml:space="preserve"> variables and not others.</w:t>
      </w:r>
    </w:p>
    <w:p w14:paraId="4A572048" w14:textId="32B514BE" w:rsidR="006C4B45" w:rsidRDefault="006C4B45" w:rsidP="00AD2DF8">
      <w:pPr>
        <w:pStyle w:val="CommentText"/>
        <w:numPr>
          <w:ilvl w:val="0"/>
          <w:numId w:val="2"/>
        </w:numPr>
      </w:pPr>
      <w:r>
        <w:t>Done (comments in intro and in discussion)</w:t>
      </w:r>
    </w:p>
  </w:comment>
  <w:comment w:id="43" w:author="Michelle Leishman" w:date="2014-12-18T14:10:00Z" w:initials="ML">
    <w:p w14:paraId="2AE44685" w14:textId="77777777" w:rsidR="006C4B45" w:rsidRDefault="006C4B45" w:rsidP="00F75551">
      <w:pPr>
        <w:pStyle w:val="CommentText"/>
      </w:pPr>
      <w:r>
        <w:rPr>
          <w:rStyle w:val="CommentReference"/>
        </w:rPr>
        <w:annotationRef/>
      </w:r>
      <w:r>
        <w:t xml:space="preserve">Maybe </w:t>
      </w:r>
      <w:proofErr w:type="spellStart"/>
      <w:r>
        <w:t>remnd</w:t>
      </w:r>
      <w:proofErr w:type="spellEnd"/>
      <w:r>
        <w:t xml:space="preserve"> the reader how these were selected?</w:t>
      </w:r>
    </w:p>
  </w:comment>
  <w:comment w:id="44" w:author="Faculty of Science" w:date="2015-01-03T17:30:00Z" w:initials="FoS">
    <w:p w14:paraId="06BF26AE" w14:textId="45D23ABF" w:rsidR="006C4B45" w:rsidRDefault="006C4B45">
      <w:pPr>
        <w:pStyle w:val="CommentText"/>
      </w:pPr>
      <w:r>
        <w:rPr>
          <w:rStyle w:val="CommentReference"/>
        </w:rPr>
        <w:annotationRef/>
      </w:r>
      <w:r>
        <w:t xml:space="preserve">I tried but I couldn’t compress it enough and it ended up too wordy. </w:t>
      </w:r>
    </w:p>
  </w:comment>
  <w:comment w:id="45" w:author="Michelle Leishman" w:date="2014-12-18T14:15:00Z" w:initials="ML">
    <w:p w14:paraId="12721B2F" w14:textId="77777777" w:rsidR="006C4B45" w:rsidRDefault="006C4B45" w:rsidP="00F75551">
      <w:pPr>
        <w:pStyle w:val="CommentText"/>
      </w:pPr>
      <w:r>
        <w:rPr>
          <w:rStyle w:val="CommentReference"/>
        </w:rPr>
        <w:annotationRef/>
      </w:r>
      <w:r>
        <w:t>You could also put this in supplementary and just describe the best model in the text?</w:t>
      </w:r>
    </w:p>
  </w:comment>
  <w:comment w:id="46" w:author="Faculty of Science" w:date="2015-01-03T17:32:00Z" w:initials="FoS">
    <w:p w14:paraId="498D2131" w14:textId="09DD26E3" w:rsidR="006C4B45" w:rsidRDefault="006C4B45">
      <w:pPr>
        <w:pStyle w:val="CommentText"/>
      </w:pPr>
      <w:r>
        <w:rPr>
          <w:rStyle w:val="CommentReference"/>
        </w:rPr>
        <w:annotationRef/>
      </w:r>
      <w:r>
        <w:t>I think I’ll leave this one in the main body. A paper I read by the AIC guru (forget his name now) said that people need to include a table like this in their manuscript.</w:t>
      </w:r>
    </w:p>
    <w:p w14:paraId="1D3A5BCA" w14:textId="77777777" w:rsidR="006C4B45" w:rsidRDefault="006C4B45">
      <w:pPr>
        <w:pStyle w:val="CommentText"/>
      </w:pPr>
    </w:p>
  </w:comment>
  <w:comment w:id="47" w:author="Michelle Leishman" w:date="2014-12-18T14:11:00Z" w:initials="ML">
    <w:p w14:paraId="3E899CC3" w14:textId="77777777" w:rsidR="006C4B45" w:rsidRDefault="006C4B45" w:rsidP="00F75551">
      <w:pPr>
        <w:pStyle w:val="CommentText"/>
      </w:pPr>
      <w:r>
        <w:rPr>
          <w:rStyle w:val="CommentReference"/>
        </w:rPr>
        <w:annotationRef/>
      </w:r>
      <w:r>
        <w:t>Fitted?</w:t>
      </w:r>
    </w:p>
  </w:comment>
  <w:comment w:id="48" w:author="Michelle Leishman" w:date="2014-12-18T14:11:00Z" w:initials="ML">
    <w:p w14:paraId="404FB1A4" w14:textId="77777777" w:rsidR="006C4B45" w:rsidRDefault="006C4B45" w:rsidP="00F75551">
      <w:pPr>
        <w:pStyle w:val="CommentText"/>
      </w:pPr>
      <w:r>
        <w:rPr>
          <w:rStyle w:val="CommentReference"/>
        </w:rPr>
        <w:annotationRef/>
      </w:r>
      <w:r>
        <w:t>But you have used ~ not *</w:t>
      </w:r>
    </w:p>
  </w:comment>
  <w:comment w:id="49" w:author="Faculty of Science" w:date="2015-01-03T17:33:00Z" w:initials="FoS">
    <w:p w14:paraId="0A46485B" w14:textId="78D10D33" w:rsidR="006C4B45" w:rsidRDefault="006C4B45">
      <w:pPr>
        <w:pStyle w:val="CommentText"/>
      </w:pPr>
      <w:r>
        <w:rPr>
          <w:rStyle w:val="CommentReference"/>
        </w:rPr>
        <w:annotationRef/>
      </w:r>
      <w:r>
        <w:t>Oh. That means ‘is a function of’ – is that not clear? I have used * too…</w:t>
      </w:r>
    </w:p>
  </w:comment>
  <w:comment w:id="50" w:author="Michelle Leishman" w:date="2014-12-18T14:15:00Z" w:initials="ML">
    <w:p w14:paraId="4C5EC163" w14:textId="77777777" w:rsidR="006C4B45" w:rsidRDefault="006C4B45" w:rsidP="00F75551">
      <w:pPr>
        <w:pStyle w:val="CommentText"/>
      </w:pPr>
      <w:r>
        <w:rPr>
          <w:rStyle w:val="CommentReference"/>
        </w:rPr>
        <w:annotationRef/>
      </w:r>
      <w:r>
        <w:t>Supplementary?</w:t>
      </w:r>
    </w:p>
  </w:comment>
  <w:comment w:id="51" w:author="Faculty of Science" w:date="2015-01-03T17:34:00Z" w:initials="FoS">
    <w:p w14:paraId="5701B2AD" w14:textId="56E84376" w:rsidR="006C4B45" w:rsidRDefault="006C4B45">
      <w:pPr>
        <w:pStyle w:val="CommentText"/>
      </w:pPr>
      <w:r>
        <w:rPr>
          <w:rStyle w:val="CommentReference"/>
        </w:rPr>
        <w:annotationRef/>
      </w:r>
      <w:r>
        <w:t xml:space="preserve">Apparently I need this too… I do actually think it is pretty essential to understanding the model. </w:t>
      </w:r>
    </w:p>
  </w:comment>
  <w:comment w:id="52" w:author="Michelle Leishman" w:date="2014-12-18T15:05:00Z" w:initials="ML">
    <w:p w14:paraId="6A2DC083" w14:textId="77777777" w:rsidR="006C4B45" w:rsidRDefault="006C4B45" w:rsidP="00F75551">
      <w:pPr>
        <w:pStyle w:val="CommentText"/>
      </w:pPr>
      <w:r>
        <w:rPr>
          <w:rStyle w:val="CommentReference"/>
        </w:rPr>
        <w:annotationRef/>
      </w:r>
      <w:r>
        <w:t xml:space="preserve">Need to make the case somewhere that the general pattern on importance of hydro variability found for wood density was also true for FD. </w:t>
      </w:r>
    </w:p>
  </w:comment>
  <w:comment w:id="53" w:author="Faculty of Science" w:date="2015-01-03T17:35:00Z" w:initials="FoS">
    <w:p w14:paraId="3C4C1F43" w14:textId="45062C98" w:rsidR="006C4B45" w:rsidRDefault="006C4B45">
      <w:pPr>
        <w:pStyle w:val="CommentText"/>
      </w:pPr>
      <w:r>
        <w:rPr>
          <w:rStyle w:val="CommentReference"/>
        </w:rPr>
        <w:annotationRef/>
      </w:r>
      <w:r>
        <w:t>As much as I’d like to cite myself, I don’t actually think this is relevant to the argument I’m making. I’m talking about variation in trait values, whereas this has to do with wholesale shifts in mean trait values.</w:t>
      </w:r>
    </w:p>
  </w:comment>
  <w:comment w:id="54" w:author="Michelle Leishman" w:date="2014-12-18T14:16:00Z" w:initials="ML">
    <w:p w14:paraId="783F61B7" w14:textId="77777777" w:rsidR="006C4B45" w:rsidRDefault="006C4B45" w:rsidP="00F75551">
      <w:pPr>
        <w:pStyle w:val="CommentText"/>
      </w:pPr>
      <w:r>
        <w:rPr>
          <w:rStyle w:val="CommentReference"/>
        </w:rPr>
        <w:annotationRef/>
      </w:r>
      <w:r>
        <w:t>Not sure about ‘breed’. Maybe ‘result in’, or ‘make’ or ‘lead to’?</w:t>
      </w:r>
    </w:p>
  </w:comment>
  <w:comment w:id="55" w:author="Faculty of Science" w:date="2015-01-03T17:34:00Z" w:initials="FoS">
    <w:p w14:paraId="516085F1" w14:textId="51317868" w:rsidR="006C4B45" w:rsidRDefault="006C4B45">
      <w:pPr>
        <w:pStyle w:val="CommentText"/>
      </w:pPr>
      <w:r>
        <w:rPr>
          <w:rStyle w:val="CommentReference"/>
        </w:rPr>
        <w:annotationRef/>
      </w:r>
      <w:r>
        <w:t xml:space="preserve">I like breed. </w:t>
      </w:r>
    </w:p>
    <w:p w14:paraId="7017840A" w14:textId="77777777" w:rsidR="006C4B45" w:rsidRDefault="006C4B45">
      <w:pPr>
        <w:pStyle w:val="CommentText"/>
      </w:pPr>
    </w:p>
  </w:comment>
  <w:comment w:id="56" w:author="Michelle Leishman" w:date="2014-12-18T15:06:00Z" w:initials="ML">
    <w:p w14:paraId="32949A8C" w14:textId="77777777" w:rsidR="006C4B45" w:rsidRDefault="006C4B45" w:rsidP="00F75551">
      <w:pPr>
        <w:pStyle w:val="CommentText"/>
      </w:pPr>
      <w:r>
        <w:rPr>
          <w:rStyle w:val="CommentReference"/>
        </w:rPr>
        <w:annotationRef/>
      </w:r>
      <w:r>
        <w:t>And maybe add in this paragraph that this result not simply due to species-level diversity</w:t>
      </w:r>
    </w:p>
  </w:comment>
  <w:comment w:id="57" w:author="Faculty of Science" w:date="2015-01-03T17:37:00Z" w:initials="FoS">
    <w:p w14:paraId="161B1236" w14:textId="34105709" w:rsidR="006C4B45" w:rsidRDefault="006C4B45">
      <w:pPr>
        <w:pStyle w:val="CommentText"/>
      </w:pPr>
      <w:r>
        <w:rPr>
          <w:rStyle w:val="CommentReference"/>
        </w:rPr>
        <w:annotationRef/>
      </w:r>
      <w:r>
        <w:t>I’ve got a paragraph on this later on now.</w:t>
      </w:r>
    </w:p>
  </w:comment>
  <w:comment w:id="58" w:author="Faculty of Science" w:date="2014-12-18T14:17:00Z" w:initials="FoS">
    <w:p w14:paraId="09F9CA73" w14:textId="77777777" w:rsidR="006C4B45" w:rsidRDefault="006C4B45" w:rsidP="00F75551">
      <w:pPr>
        <w:pStyle w:val="CommentText"/>
        <w:rPr>
          <w:rStyle w:val="CommentReference"/>
        </w:rPr>
      </w:pPr>
      <w:r>
        <w:rPr>
          <w:rStyle w:val="CommentReference"/>
        </w:rPr>
        <w:annotationRef/>
      </w:r>
      <w:r>
        <w:rPr>
          <w:rStyle w:val="CommentReference"/>
        </w:rPr>
        <w:t>Mediocre</w:t>
      </w:r>
    </w:p>
    <w:p w14:paraId="4ED84C3B" w14:textId="77777777" w:rsidR="006C4B45" w:rsidRDefault="006C4B45" w:rsidP="00F75551">
      <w:pPr>
        <w:pStyle w:val="CommentText"/>
        <w:rPr>
          <w:rStyle w:val="CommentReference"/>
        </w:rPr>
      </w:pPr>
    </w:p>
    <w:p w14:paraId="5AF164F3" w14:textId="77777777" w:rsidR="006C4B45" w:rsidRPr="00051869" w:rsidRDefault="006C4B45" w:rsidP="00F75551">
      <w:pPr>
        <w:pStyle w:val="CommentText"/>
        <w:rPr>
          <w:b/>
        </w:rPr>
      </w:pPr>
      <w:r w:rsidRPr="00051869">
        <w:rPr>
          <w:rStyle w:val="CommentReference"/>
          <w:b/>
        </w:rPr>
        <w:t>Agreed!</w:t>
      </w:r>
    </w:p>
  </w:comment>
  <w:comment w:id="59" w:author="Michelle Leishman" w:date="2014-12-18T14:20:00Z" w:initials="ML">
    <w:p w14:paraId="79BA9F3B" w14:textId="15894A28" w:rsidR="006C4B45" w:rsidRDefault="006C4B45" w:rsidP="00F75551">
      <w:pPr>
        <w:pStyle w:val="CommentText"/>
      </w:pPr>
      <w:r>
        <w:rPr>
          <w:rStyle w:val="CommentReference"/>
        </w:rPr>
        <w:annotationRef/>
      </w:r>
      <w:r>
        <w:t>Not too sure what this is getting at…</w:t>
      </w:r>
    </w:p>
  </w:comment>
  <w:comment w:id="60" w:author="Faculty of Science" w:date="2015-01-03T17:37:00Z" w:initials="FoS">
    <w:p w14:paraId="4402B6B8" w14:textId="76E0D935" w:rsidR="006C4B45" w:rsidRDefault="006C4B45">
      <w:pPr>
        <w:pStyle w:val="CommentText"/>
      </w:pPr>
      <w:r>
        <w:rPr>
          <w:rStyle w:val="CommentReference"/>
        </w:rPr>
        <w:annotationRef/>
      </w:r>
      <w:r>
        <w:t>Updated for clarity. Make more sense now? The point is that I’m about to harp on about the importance of habitat complexity when actually I surveyed the least complex habitat I could find.</w:t>
      </w:r>
    </w:p>
  </w:comment>
  <w:comment w:id="61" w:author="Michelle Leishman" w:date="2014-12-18T14:24:00Z" w:initials="ML">
    <w:p w14:paraId="077B9C4A" w14:textId="77777777" w:rsidR="006C4B45" w:rsidRDefault="006C4B45" w:rsidP="00F75551">
      <w:pPr>
        <w:pStyle w:val="CommentText"/>
      </w:pPr>
      <w:r>
        <w:rPr>
          <w:rStyle w:val="CommentReference"/>
        </w:rPr>
        <w:annotationRef/>
      </w:r>
      <w:r>
        <w:t>May delete?</w:t>
      </w:r>
    </w:p>
  </w:comment>
  <w:comment w:id="62" w:author="Faculty of Science" w:date="2015-01-05T15:08:00Z" w:initials="FoS">
    <w:p w14:paraId="474F1104" w14:textId="586C3CD4" w:rsidR="00F72D73" w:rsidRDefault="00F72D73">
      <w:pPr>
        <w:pStyle w:val="CommentText"/>
      </w:pPr>
      <w:r>
        <w:rPr>
          <w:rStyle w:val="CommentReference"/>
        </w:rPr>
        <w:annotationRef/>
      </w:r>
      <w:r>
        <w:t>Can I keep this but not bother to talk about it in the methods?</w:t>
      </w:r>
    </w:p>
  </w:comment>
  <w:comment w:id="63" w:author="Michelle Leishman" w:date="2014-12-18T14:52:00Z" w:initials="ML">
    <w:p w14:paraId="2C276E1E" w14:textId="77777777" w:rsidR="006C4B45" w:rsidRDefault="006C4B45" w:rsidP="00F75551">
      <w:pPr>
        <w:pStyle w:val="CommentText"/>
      </w:pPr>
      <w:r>
        <w:rPr>
          <w:rStyle w:val="CommentReference"/>
        </w:rPr>
        <w:annotationRef/>
      </w:r>
      <w:r>
        <w:t>I can’t remember where it said in the methods that you used abundance to weight trait data – did I miss it?</w:t>
      </w:r>
    </w:p>
  </w:comment>
  <w:comment w:id="64" w:author="Faculty of Science" w:date="2015-01-05T15:12:00Z" w:initials="FoS">
    <w:p w14:paraId="4B4E5102" w14:textId="7FB4E03C" w:rsidR="00F72D73" w:rsidRDefault="00F72D73">
      <w:pPr>
        <w:pStyle w:val="CommentText"/>
      </w:pPr>
      <w:r>
        <w:rPr>
          <w:rStyle w:val="CommentReference"/>
        </w:rPr>
        <w:annotationRef/>
      </w:r>
      <w:r>
        <w:t>I did, but I’ve mentioned it a couple more times now.</w:t>
      </w:r>
    </w:p>
  </w:comment>
  <w:comment w:id="65" w:author="Michelle Leishman" w:date="2014-12-18T14:57:00Z" w:initials="ML">
    <w:p w14:paraId="7A73F52A" w14:textId="77777777" w:rsidR="006C4B45" w:rsidRDefault="006C4B45" w:rsidP="00F75551">
      <w:pPr>
        <w:pStyle w:val="CommentText"/>
      </w:pPr>
      <w:r>
        <w:rPr>
          <w:rStyle w:val="CommentReference"/>
        </w:rPr>
        <w:annotationRef/>
      </w:r>
      <w:r>
        <w:t>I expected a section of the Discussion putting your findings in the context of other FD literature from different systems.</w:t>
      </w:r>
    </w:p>
  </w:comment>
  <w:comment w:id="66" w:author="Faculty of Science" w:date="2015-01-05T15:12:00Z" w:initials="FoS">
    <w:p w14:paraId="789F31BF" w14:textId="41CF6A0D" w:rsidR="00F72D73" w:rsidRDefault="00F72D73">
      <w:pPr>
        <w:pStyle w:val="CommentText"/>
      </w:pPr>
      <w:r>
        <w:rPr>
          <w:rStyle w:val="CommentReference"/>
        </w:rPr>
        <w:annotationRef/>
      </w:r>
      <w:r>
        <w:t xml:space="preserve">See above. </w:t>
      </w:r>
    </w:p>
  </w:comment>
  <w:comment w:id="67" w:author="Faculty of Science" w:date="2015-01-05T15:13:00Z" w:initials="FoS">
    <w:p w14:paraId="2949652E" w14:textId="514C0E62" w:rsidR="00F72D73" w:rsidRDefault="00F72D73">
      <w:pPr>
        <w:pStyle w:val="CommentText"/>
      </w:pPr>
      <w:r>
        <w:rPr>
          <w:rStyle w:val="CommentReference"/>
        </w:rPr>
        <w:annotationRef/>
      </w:r>
      <w:r>
        <w:t xml:space="preserve">ML - “Also you haven’t made the case for what high vs low FD means for ecosystem functions and services. Is high FD a good thing? Does high FD provide resilience? Or should managers try to restore to some pre-anthropogenic-disturbance level of FD?” </w:t>
      </w:r>
      <w:r>
        <w:br/>
      </w:r>
      <w:r>
        <w:br/>
        <w:t xml:space="preserve">I spent quite a while on this and there is literature associating functional redundancy with resilience, but nothing about </w:t>
      </w:r>
      <w:proofErr w:type="spellStart"/>
      <w:r>
        <w:t>FDis</w:t>
      </w:r>
      <w:proofErr w:type="spellEnd"/>
      <w:r>
        <w:t xml:space="preserve">. I calculated functional redundancy and it showed most of the same patterns and it was fairly well associated with </w:t>
      </w:r>
      <w:proofErr w:type="spellStart"/>
      <w:r>
        <w:t>FDis</w:t>
      </w:r>
      <w:proofErr w:type="spellEnd"/>
      <w:r>
        <w:t xml:space="preserve"> (R2 = ~0.5). I didn’t really want to get into all of that (as it begs the question why not look at </w:t>
      </w:r>
      <w:proofErr w:type="spellStart"/>
      <w:r>
        <w:t>FRedun</w:t>
      </w:r>
      <w:proofErr w:type="spellEnd"/>
      <w:r>
        <w:t xml:space="preserve"> etc. etc. and I think I chose </w:t>
      </w:r>
      <w:proofErr w:type="spellStart"/>
      <w:r>
        <w:t>FDis</w:t>
      </w:r>
      <w:proofErr w:type="spellEnd"/>
      <w:r>
        <w:t xml:space="preserve"> for good reasons). </w:t>
      </w:r>
      <w:r>
        <w:br/>
      </w:r>
      <w:r>
        <w:br/>
        <w:t xml:space="preserve">I also deleted the comment I made about being careful not to see </w:t>
      </w:r>
      <w:proofErr w:type="spellStart"/>
      <w:r>
        <w:t>FDis</w:t>
      </w:r>
      <w:proofErr w:type="spellEnd"/>
      <w:r>
        <w:t xml:space="preserve"> as an ecological good which should be maximised. </w:t>
      </w:r>
      <w:r w:rsidR="00C272E7">
        <w:t>You could say the same thing about species diversity but it is a pretty silly comment really. I’m glad I deleted it, thanks for pointing out the paragraph.</w:t>
      </w:r>
    </w:p>
  </w:comment>
  <w:comment w:id="68" w:author="Michelle Leishman" w:date="2014-12-18T15:02:00Z" w:initials="ML">
    <w:p w14:paraId="51A7A14F" w14:textId="77777777" w:rsidR="006C4B45" w:rsidRDefault="006C4B45">
      <w:pPr>
        <w:pStyle w:val="CommentText"/>
      </w:pPr>
      <w:r>
        <w:rPr>
          <w:rStyle w:val="CommentReference"/>
        </w:rPr>
        <w:annotationRef/>
      </w:r>
      <w:r>
        <w:t>Not checked at this st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CE5F4C" w15:done="0"/>
  <w15:commentEx w15:paraId="10FD9136" w15:paraIdParent="5DCE5F4C" w15:done="0"/>
  <w15:commentEx w15:paraId="3A62EF06" w15:done="0"/>
  <w15:commentEx w15:paraId="29CD1999" w15:done="0"/>
  <w15:commentEx w15:paraId="01C5AE9D" w15:done="0"/>
  <w15:commentEx w15:paraId="00DE7ED8" w15:done="0"/>
  <w15:commentEx w15:paraId="4D0318C8" w15:paraIdParent="00DE7ED8" w15:done="0"/>
  <w15:commentEx w15:paraId="364319BB" w15:done="0"/>
  <w15:commentEx w15:paraId="330CA317" w15:paraIdParent="364319BB" w15:done="0"/>
  <w15:commentEx w15:paraId="5D6D8AE1" w15:done="0"/>
  <w15:commentEx w15:paraId="4E75B8BF" w15:paraIdParent="5D6D8AE1" w15:done="0"/>
  <w15:commentEx w15:paraId="7D787E96" w15:done="0"/>
  <w15:commentEx w15:paraId="7B6B1720" w15:paraIdParent="7D787E96" w15:done="0"/>
  <w15:commentEx w15:paraId="129D34B6" w15:done="0"/>
  <w15:commentEx w15:paraId="2EAB1416" w15:paraIdParent="129D34B6" w15:done="0"/>
  <w15:commentEx w15:paraId="33FBD31B" w15:done="0"/>
  <w15:commentEx w15:paraId="7E3503F1" w15:paraIdParent="33FBD31B" w15:done="0"/>
  <w15:commentEx w15:paraId="5EDE73FF" w15:done="0"/>
  <w15:commentEx w15:paraId="06269823" w15:done="0"/>
  <w15:commentEx w15:paraId="4CAFA0DF" w15:paraIdParent="06269823" w15:done="0"/>
  <w15:commentEx w15:paraId="0EFFF56A" w15:done="0"/>
  <w15:commentEx w15:paraId="0977C2E4" w15:paraIdParent="0EFFF56A" w15:done="0"/>
  <w15:commentEx w15:paraId="5652738E" w15:done="0"/>
  <w15:commentEx w15:paraId="190D361E" w15:done="0"/>
  <w15:commentEx w15:paraId="6BB96AC3" w15:paraIdParent="190D361E" w15:done="0"/>
  <w15:commentEx w15:paraId="2AE1CFDA" w15:done="0"/>
  <w15:commentEx w15:paraId="3917099B" w15:paraIdParent="2AE1CFDA" w15:done="0"/>
  <w15:commentEx w15:paraId="0B20297E" w15:done="0"/>
  <w15:commentEx w15:paraId="1303E1BF" w15:paraIdParent="0B20297E" w15:done="0"/>
  <w15:commentEx w15:paraId="61490D7E" w15:done="0"/>
  <w15:commentEx w15:paraId="2D3FD708" w15:paraIdParent="61490D7E" w15:done="0"/>
  <w15:commentEx w15:paraId="33C56A24" w15:done="0"/>
  <w15:commentEx w15:paraId="24A8690B" w15:paraIdParent="33C56A24" w15:done="0"/>
  <w15:commentEx w15:paraId="3785C065" w15:done="0"/>
  <w15:commentEx w15:paraId="1FD6C807" w15:done="0"/>
  <w15:commentEx w15:paraId="24C9E52D" w15:done="0"/>
  <w15:commentEx w15:paraId="62C8B4D4" w15:paraIdParent="24C9E52D" w15:done="0"/>
  <w15:commentEx w15:paraId="7069A96A" w15:done="0"/>
  <w15:commentEx w15:paraId="7FFA08C6" w15:paraIdParent="7069A96A" w15:done="0"/>
  <w15:commentEx w15:paraId="20953EF2" w15:done="0"/>
  <w15:commentEx w15:paraId="16CBFE37" w15:done="0"/>
  <w15:commentEx w15:paraId="4A572048" w15:paraIdParent="16CBFE37" w15:done="0"/>
  <w15:commentEx w15:paraId="2AE44685" w15:done="0"/>
  <w15:commentEx w15:paraId="06BF26AE" w15:paraIdParent="2AE44685" w15:done="0"/>
  <w15:commentEx w15:paraId="12721B2F" w15:done="0"/>
  <w15:commentEx w15:paraId="1D3A5BCA" w15:paraIdParent="12721B2F" w15:done="0"/>
  <w15:commentEx w15:paraId="3E899CC3" w15:done="0"/>
  <w15:commentEx w15:paraId="404FB1A4" w15:done="0"/>
  <w15:commentEx w15:paraId="0A46485B" w15:paraIdParent="404FB1A4" w15:done="0"/>
  <w15:commentEx w15:paraId="4C5EC163" w15:done="0"/>
  <w15:commentEx w15:paraId="5701B2AD" w15:paraIdParent="4C5EC163" w15:done="0"/>
  <w15:commentEx w15:paraId="6A2DC083" w15:done="0"/>
  <w15:commentEx w15:paraId="3C4C1F43" w15:paraIdParent="6A2DC083" w15:done="0"/>
  <w15:commentEx w15:paraId="783F61B7" w15:done="0"/>
  <w15:commentEx w15:paraId="7017840A" w15:paraIdParent="783F61B7" w15:done="0"/>
  <w15:commentEx w15:paraId="32949A8C" w15:done="0"/>
  <w15:commentEx w15:paraId="161B1236" w15:paraIdParent="32949A8C" w15:done="0"/>
  <w15:commentEx w15:paraId="5AF164F3" w15:done="0"/>
  <w15:commentEx w15:paraId="79BA9F3B" w15:done="0"/>
  <w15:commentEx w15:paraId="4402B6B8" w15:paraIdParent="79BA9F3B" w15:done="0"/>
  <w15:commentEx w15:paraId="077B9C4A" w15:done="0"/>
  <w15:commentEx w15:paraId="474F1104" w15:paraIdParent="077B9C4A" w15:done="0"/>
  <w15:commentEx w15:paraId="2C276E1E" w15:done="0"/>
  <w15:commentEx w15:paraId="4B4E5102" w15:paraIdParent="2C276E1E" w15:done="0"/>
  <w15:commentEx w15:paraId="7A73F52A" w15:done="0"/>
  <w15:commentEx w15:paraId="789F31BF" w15:paraIdParent="7A73F52A" w15:done="0"/>
  <w15:commentEx w15:paraId="2949652E" w15:done="0"/>
  <w15:commentEx w15:paraId="51A7A14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23726"/>
    <w:rsid w:val="0003675A"/>
    <w:rsid w:val="00044A19"/>
    <w:rsid w:val="00051869"/>
    <w:rsid w:val="00064C80"/>
    <w:rsid w:val="00080AC5"/>
    <w:rsid w:val="000B2412"/>
    <w:rsid w:val="000B29D5"/>
    <w:rsid w:val="000B68BE"/>
    <w:rsid w:val="000C4472"/>
    <w:rsid w:val="000F57E6"/>
    <w:rsid w:val="000F69A1"/>
    <w:rsid w:val="00104830"/>
    <w:rsid w:val="001052DB"/>
    <w:rsid w:val="001149F4"/>
    <w:rsid w:val="00117101"/>
    <w:rsid w:val="001226A6"/>
    <w:rsid w:val="0013064B"/>
    <w:rsid w:val="00136701"/>
    <w:rsid w:val="00137A05"/>
    <w:rsid w:val="00157B7D"/>
    <w:rsid w:val="001670BE"/>
    <w:rsid w:val="00170ECA"/>
    <w:rsid w:val="0017691C"/>
    <w:rsid w:val="00196FA4"/>
    <w:rsid w:val="001B6B83"/>
    <w:rsid w:val="001F5638"/>
    <w:rsid w:val="00206B13"/>
    <w:rsid w:val="00214B27"/>
    <w:rsid w:val="00227DC8"/>
    <w:rsid w:val="00243D84"/>
    <w:rsid w:val="0026413F"/>
    <w:rsid w:val="002B284D"/>
    <w:rsid w:val="002B63C7"/>
    <w:rsid w:val="002C33DF"/>
    <w:rsid w:val="002E4577"/>
    <w:rsid w:val="002E5219"/>
    <w:rsid w:val="002E7F5C"/>
    <w:rsid w:val="00304017"/>
    <w:rsid w:val="00323B5B"/>
    <w:rsid w:val="00324CAC"/>
    <w:rsid w:val="00330690"/>
    <w:rsid w:val="0034081B"/>
    <w:rsid w:val="003745F7"/>
    <w:rsid w:val="0038417C"/>
    <w:rsid w:val="003A198F"/>
    <w:rsid w:val="003C0B25"/>
    <w:rsid w:val="003D73CD"/>
    <w:rsid w:val="00402F2B"/>
    <w:rsid w:val="00406234"/>
    <w:rsid w:val="00414076"/>
    <w:rsid w:val="00422092"/>
    <w:rsid w:val="00441B1D"/>
    <w:rsid w:val="00453E87"/>
    <w:rsid w:val="0047080B"/>
    <w:rsid w:val="0048162A"/>
    <w:rsid w:val="004E60AF"/>
    <w:rsid w:val="004F0B21"/>
    <w:rsid w:val="004F77D0"/>
    <w:rsid w:val="005448FF"/>
    <w:rsid w:val="0054559E"/>
    <w:rsid w:val="0054572C"/>
    <w:rsid w:val="00582A18"/>
    <w:rsid w:val="005A614F"/>
    <w:rsid w:val="005D01C8"/>
    <w:rsid w:val="006338C7"/>
    <w:rsid w:val="00652EA2"/>
    <w:rsid w:val="006B396F"/>
    <w:rsid w:val="006C4B45"/>
    <w:rsid w:val="006E2E2C"/>
    <w:rsid w:val="006F3085"/>
    <w:rsid w:val="007158BF"/>
    <w:rsid w:val="00734F75"/>
    <w:rsid w:val="007417C9"/>
    <w:rsid w:val="00747F5E"/>
    <w:rsid w:val="0075326A"/>
    <w:rsid w:val="00774F53"/>
    <w:rsid w:val="007946B2"/>
    <w:rsid w:val="007A07AA"/>
    <w:rsid w:val="007D44FD"/>
    <w:rsid w:val="007F1B56"/>
    <w:rsid w:val="007F1CC1"/>
    <w:rsid w:val="007F5C89"/>
    <w:rsid w:val="00803713"/>
    <w:rsid w:val="00803BAF"/>
    <w:rsid w:val="00813BD2"/>
    <w:rsid w:val="00817535"/>
    <w:rsid w:val="00820683"/>
    <w:rsid w:val="00820B71"/>
    <w:rsid w:val="0083100C"/>
    <w:rsid w:val="008408BF"/>
    <w:rsid w:val="00843FE5"/>
    <w:rsid w:val="0085351F"/>
    <w:rsid w:val="008A18DF"/>
    <w:rsid w:val="008B1C9A"/>
    <w:rsid w:val="008B20CA"/>
    <w:rsid w:val="008C48F0"/>
    <w:rsid w:val="008D4E5B"/>
    <w:rsid w:val="008E69E4"/>
    <w:rsid w:val="009334F1"/>
    <w:rsid w:val="00945553"/>
    <w:rsid w:val="00957308"/>
    <w:rsid w:val="009B73E7"/>
    <w:rsid w:val="009C087B"/>
    <w:rsid w:val="009D3B24"/>
    <w:rsid w:val="009E49B7"/>
    <w:rsid w:val="009F548B"/>
    <w:rsid w:val="00A0040E"/>
    <w:rsid w:val="00A06BFA"/>
    <w:rsid w:val="00A21996"/>
    <w:rsid w:val="00A41779"/>
    <w:rsid w:val="00A53B3E"/>
    <w:rsid w:val="00A62B96"/>
    <w:rsid w:val="00A808FA"/>
    <w:rsid w:val="00A80E93"/>
    <w:rsid w:val="00A92656"/>
    <w:rsid w:val="00A92D92"/>
    <w:rsid w:val="00AD2DF8"/>
    <w:rsid w:val="00AE07F4"/>
    <w:rsid w:val="00AF0161"/>
    <w:rsid w:val="00AF4E45"/>
    <w:rsid w:val="00B01109"/>
    <w:rsid w:val="00B26FDA"/>
    <w:rsid w:val="00B67068"/>
    <w:rsid w:val="00B747F4"/>
    <w:rsid w:val="00B819B5"/>
    <w:rsid w:val="00BC6355"/>
    <w:rsid w:val="00BF7E8E"/>
    <w:rsid w:val="00C25640"/>
    <w:rsid w:val="00C272E7"/>
    <w:rsid w:val="00C42DD6"/>
    <w:rsid w:val="00C46908"/>
    <w:rsid w:val="00C56B88"/>
    <w:rsid w:val="00C905E8"/>
    <w:rsid w:val="00CB3BEE"/>
    <w:rsid w:val="00CC2513"/>
    <w:rsid w:val="00CC6D31"/>
    <w:rsid w:val="00CD02C3"/>
    <w:rsid w:val="00CD0B29"/>
    <w:rsid w:val="00CD3530"/>
    <w:rsid w:val="00CD6025"/>
    <w:rsid w:val="00CD78F8"/>
    <w:rsid w:val="00CF3E06"/>
    <w:rsid w:val="00CF5032"/>
    <w:rsid w:val="00CF703E"/>
    <w:rsid w:val="00D13EFB"/>
    <w:rsid w:val="00D540CC"/>
    <w:rsid w:val="00D614CC"/>
    <w:rsid w:val="00D70A2C"/>
    <w:rsid w:val="00D73CC6"/>
    <w:rsid w:val="00D76ADF"/>
    <w:rsid w:val="00D81CEC"/>
    <w:rsid w:val="00D94A21"/>
    <w:rsid w:val="00DB32AF"/>
    <w:rsid w:val="00DB71EF"/>
    <w:rsid w:val="00DE7B21"/>
    <w:rsid w:val="00DF6598"/>
    <w:rsid w:val="00E0648F"/>
    <w:rsid w:val="00E238E0"/>
    <w:rsid w:val="00E31CB8"/>
    <w:rsid w:val="00E42B77"/>
    <w:rsid w:val="00E61109"/>
    <w:rsid w:val="00E651AA"/>
    <w:rsid w:val="00E8672D"/>
    <w:rsid w:val="00EB59E3"/>
    <w:rsid w:val="00F03677"/>
    <w:rsid w:val="00F15978"/>
    <w:rsid w:val="00F24375"/>
    <w:rsid w:val="00F3774D"/>
    <w:rsid w:val="00F510C5"/>
    <w:rsid w:val="00F63344"/>
    <w:rsid w:val="00F72D73"/>
    <w:rsid w:val="00F75551"/>
    <w:rsid w:val="00F9535F"/>
    <w:rsid w:val="00F97AE1"/>
    <w:rsid w:val="00FA00FA"/>
    <w:rsid w:val="00FA47C9"/>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5A11A"/>
  <w15:docId w15:val="{2DAFCDF8-3BB7-4A7E-A063-93E58C493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1DCE4-E674-4782-B846-C1B071990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1</TotalTime>
  <Pages>38</Pages>
  <Words>39989</Words>
  <Characters>227943</Characters>
  <Application>Microsoft Office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67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culty of Science</dc:creator>
  <cp:lastModifiedBy>Faculty of Science</cp:lastModifiedBy>
  <cp:revision>39</cp:revision>
  <dcterms:created xsi:type="dcterms:W3CDTF">2014-12-23T03:38:00Z</dcterms:created>
  <dcterms:modified xsi:type="dcterms:W3CDTF">2015-01-15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